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7EEB" w:rsidRPr="00B27FCE" w:rsidRDefault="003B7EEB" w:rsidP="00833A9F">
      <w:pPr>
        <w:spacing w:line="240" w:lineRule="auto"/>
        <w:jc w:val="center"/>
        <w:rPr>
          <w:rFonts w:ascii="Times New Roman" w:hAnsi="Times New Roman" w:cs="Times New Roman"/>
          <w:b/>
          <w:sz w:val="28"/>
          <w:szCs w:val="28"/>
          <w:lang w:val="id-ID"/>
        </w:rPr>
      </w:pPr>
      <w:r w:rsidRPr="00B27FCE">
        <w:rPr>
          <w:rFonts w:ascii="Times New Roman" w:hAnsi="Times New Roman" w:cs="Times New Roman"/>
          <w:b/>
          <w:sz w:val="28"/>
          <w:szCs w:val="28"/>
          <w:lang w:val="id-ID"/>
        </w:rPr>
        <w:t xml:space="preserve">PENGARUH ETIKA AUDIT DAN </w:t>
      </w:r>
      <w:r w:rsidRPr="00B27FCE">
        <w:rPr>
          <w:rFonts w:ascii="Times New Roman" w:hAnsi="Times New Roman" w:cs="Times New Roman"/>
          <w:b/>
          <w:i/>
          <w:sz w:val="28"/>
          <w:szCs w:val="28"/>
          <w:lang w:val="id-ID"/>
        </w:rPr>
        <w:t>FEE</w:t>
      </w:r>
      <w:r w:rsidRPr="00B27FCE">
        <w:rPr>
          <w:rFonts w:ascii="Times New Roman" w:hAnsi="Times New Roman" w:cs="Times New Roman"/>
          <w:b/>
          <w:sz w:val="28"/>
          <w:szCs w:val="28"/>
          <w:lang w:val="id-ID"/>
        </w:rPr>
        <w:t xml:space="preserve"> AUDIT TERHADAP KUALITAS AUDIT DI KANTOR AKUNTAN PUBLIK (KAP) KOTA PADANG</w:t>
      </w:r>
    </w:p>
    <w:p w:rsidR="003B7EEB" w:rsidRPr="00B27FCE" w:rsidRDefault="003B7EEB" w:rsidP="00833A9F">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Gusti Cahyani </w:t>
      </w:r>
      <w:r w:rsidRPr="00B27FCE">
        <w:rPr>
          <w:rFonts w:ascii="Times New Roman" w:hAnsi="Times New Roman" w:cs="Times New Roman"/>
          <w:b/>
          <w:sz w:val="24"/>
          <w:szCs w:val="24"/>
          <w:vertAlign w:val="superscript"/>
          <w:lang w:val="id-ID"/>
        </w:rPr>
        <w:t>1)</w:t>
      </w:r>
      <w:r w:rsidRPr="00B27FCE">
        <w:rPr>
          <w:rFonts w:ascii="Times New Roman" w:hAnsi="Times New Roman" w:cs="Times New Roman"/>
          <w:b/>
          <w:sz w:val="24"/>
          <w:szCs w:val="24"/>
          <w:lang w:val="id-ID"/>
        </w:rPr>
        <w:t xml:space="preserve">, Dewi Zulvia </w:t>
      </w:r>
      <w:r w:rsidRPr="00B27FCE">
        <w:rPr>
          <w:rFonts w:ascii="Times New Roman" w:hAnsi="Times New Roman" w:cs="Times New Roman"/>
          <w:b/>
          <w:sz w:val="24"/>
          <w:szCs w:val="24"/>
          <w:vertAlign w:val="superscript"/>
          <w:lang w:val="id-ID"/>
        </w:rPr>
        <w:t>2)</w:t>
      </w:r>
    </w:p>
    <w:p w:rsidR="003B7EEB" w:rsidRPr="00B27FCE" w:rsidRDefault="003B7EEB" w:rsidP="00833A9F">
      <w:pPr>
        <w:spacing w:after="0" w:line="240" w:lineRule="auto"/>
        <w:jc w:val="center"/>
        <w:rPr>
          <w:rFonts w:ascii="Times New Roman" w:hAnsi="Times New Roman" w:cs="Times New Roman"/>
          <w:sz w:val="24"/>
          <w:szCs w:val="24"/>
          <w:lang w:val="id-ID"/>
        </w:rPr>
      </w:pPr>
      <w:r w:rsidRPr="00B27FCE">
        <w:rPr>
          <w:rFonts w:ascii="Times New Roman" w:hAnsi="Times New Roman" w:cs="Times New Roman"/>
          <w:sz w:val="24"/>
          <w:szCs w:val="24"/>
          <w:lang w:val="id-ID"/>
        </w:rPr>
        <w:t>Sekolah Tinggi Ilmu Ekonomi KBP</w:t>
      </w:r>
    </w:p>
    <w:p w:rsidR="003B7EEB" w:rsidRPr="00B27FCE" w:rsidRDefault="0027415E" w:rsidP="00833A9F">
      <w:pPr>
        <w:spacing w:after="0" w:line="240" w:lineRule="auto"/>
        <w:jc w:val="center"/>
        <w:rPr>
          <w:rFonts w:ascii="Times New Roman" w:hAnsi="Times New Roman" w:cs="Times New Roman"/>
          <w:sz w:val="24"/>
          <w:szCs w:val="24"/>
          <w:lang w:val="id-ID"/>
        </w:rPr>
      </w:pPr>
      <w:hyperlink r:id="rId8" w:history="1">
        <w:r w:rsidR="003B7EEB" w:rsidRPr="00B27FCE">
          <w:rPr>
            <w:rStyle w:val="Hyperlink"/>
            <w:rFonts w:ascii="Times New Roman" w:hAnsi="Times New Roman" w:cs="Times New Roman"/>
            <w:sz w:val="24"/>
            <w:szCs w:val="24"/>
            <w:lang w:val="id-ID"/>
          </w:rPr>
          <w:t>gusticahyani96.gc@gmail.com</w:t>
        </w:r>
      </w:hyperlink>
      <w:bookmarkStart w:id="0" w:name="_GoBack"/>
      <w:bookmarkEnd w:id="0"/>
    </w:p>
    <w:p w:rsidR="003B7EEB" w:rsidRPr="00B27FCE" w:rsidRDefault="0027415E" w:rsidP="00DB7945">
      <w:pPr>
        <w:spacing w:after="0" w:line="240" w:lineRule="auto"/>
        <w:jc w:val="center"/>
        <w:rPr>
          <w:rFonts w:ascii="Times New Roman" w:hAnsi="Times New Roman" w:cs="Times New Roman"/>
          <w:sz w:val="24"/>
          <w:szCs w:val="24"/>
          <w:lang w:val="id-ID"/>
        </w:rPr>
      </w:pPr>
      <w:hyperlink r:id="rId9" w:history="1">
        <w:r w:rsidR="00DD599A" w:rsidRPr="00B27FCE">
          <w:rPr>
            <w:rStyle w:val="Hyperlink"/>
            <w:rFonts w:ascii="Times New Roman" w:hAnsi="Times New Roman" w:cs="Times New Roman"/>
            <w:sz w:val="24"/>
            <w:szCs w:val="24"/>
            <w:lang w:val="id-ID"/>
          </w:rPr>
          <w:t>dewizulvia@akbpstie.ac.id</w:t>
        </w:r>
      </w:hyperlink>
    </w:p>
    <w:p w:rsidR="00DB7945" w:rsidRPr="00B27FCE" w:rsidRDefault="00DB7945" w:rsidP="00DB7945">
      <w:pPr>
        <w:spacing w:after="0" w:line="240" w:lineRule="auto"/>
        <w:jc w:val="center"/>
        <w:rPr>
          <w:rFonts w:ascii="Times New Roman" w:hAnsi="Times New Roman" w:cs="Times New Roman"/>
          <w:sz w:val="24"/>
          <w:szCs w:val="24"/>
          <w:lang w:val="id-ID"/>
        </w:rPr>
      </w:pPr>
    </w:p>
    <w:p w:rsidR="00E50DD6" w:rsidRPr="00B27FCE" w:rsidRDefault="00E50DD6" w:rsidP="00E50DD6">
      <w:pPr>
        <w:spacing w:after="0" w:line="240" w:lineRule="auto"/>
        <w:jc w:val="center"/>
        <w:rPr>
          <w:rFonts w:ascii="Times New Roman" w:hAnsi="Times New Roman" w:cs="Times New Roman"/>
          <w:b/>
          <w:i/>
          <w:lang w:val="id-ID"/>
        </w:rPr>
      </w:pPr>
      <w:r w:rsidRPr="00B27FCE">
        <w:rPr>
          <w:rFonts w:ascii="Times New Roman" w:hAnsi="Times New Roman" w:cs="Times New Roman"/>
          <w:b/>
          <w:i/>
          <w:lang w:val="id-ID"/>
        </w:rPr>
        <w:t>Abs</w:t>
      </w:r>
      <w:r w:rsidR="008A6B06" w:rsidRPr="00B27FCE">
        <w:rPr>
          <w:rFonts w:ascii="Times New Roman" w:hAnsi="Times New Roman" w:cs="Times New Roman"/>
          <w:b/>
          <w:i/>
          <w:lang w:val="id-ID"/>
        </w:rPr>
        <w:t>tra</w:t>
      </w:r>
      <w:r w:rsidR="00667BE5" w:rsidRPr="00B27FCE">
        <w:rPr>
          <w:rFonts w:ascii="Times New Roman" w:hAnsi="Times New Roman" w:cs="Times New Roman"/>
          <w:b/>
          <w:i/>
          <w:lang w:val="id-ID"/>
        </w:rPr>
        <w:t>c</w:t>
      </w:r>
    </w:p>
    <w:p w:rsidR="00E50DD6" w:rsidRPr="00B27FCE" w:rsidRDefault="00E50DD6" w:rsidP="00E50DD6">
      <w:pPr>
        <w:spacing w:after="0" w:line="240" w:lineRule="auto"/>
        <w:jc w:val="both"/>
        <w:rPr>
          <w:rFonts w:ascii="Times New Roman" w:hAnsi="Times New Roman" w:cs="Times New Roman"/>
          <w:i/>
          <w:lang w:val="id-ID"/>
        </w:rPr>
      </w:pPr>
    </w:p>
    <w:p w:rsidR="00E50DD6" w:rsidRPr="00B27FCE" w:rsidRDefault="00E50DD6" w:rsidP="00E50DD6">
      <w:pPr>
        <w:spacing w:line="240" w:lineRule="auto"/>
        <w:ind w:firstLine="720"/>
        <w:jc w:val="both"/>
        <w:rPr>
          <w:rFonts w:ascii="Times New Roman" w:hAnsi="Times New Roman" w:cs="Times New Roman"/>
          <w:i/>
          <w:lang w:val="id-ID"/>
        </w:rPr>
      </w:pPr>
      <w:r w:rsidRPr="00B27FCE">
        <w:rPr>
          <w:rFonts w:ascii="Times New Roman" w:hAnsi="Times New Roman" w:cs="Times New Roman"/>
          <w:i/>
          <w:lang w:val="id-ID"/>
        </w:rPr>
        <w:t>This study attempts to know how big the influence of ethics audit ( x1 ) and fee audit ( x2 ), simultaneously and partial on the quality of an audit ( y ) in office accountant the public city, using data collection method in the form of a questionnaire about 66 respondents.In the analysis data using the validity, reliabilitas.dan the assumption that the classic normality, multikolinearitas, heteroskedastisitas.The method of analysis used analytics linear regression multiple regression, the determinan, the f, the t, and the r2 by using the tools spss16.0.The result showed, the audit ethics have influence on variables quality program audit fees in the research also has an effect on variables the quality of a partial audit and simultaneous.</w:t>
      </w:r>
    </w:p>
    <w:p w:rsidR="00E50DD6" w:rsidRPr="00B27FCE" w:rsidRDefault="00E50DD6" w:rsidP="00DD599A">
      <w:pPr>
        <w:spacing w:line="240" w:lineRule="auto"/>
        <w:jc w:val="both"/>
        <w:rPr>
          <w:rFonts w:ascii="Times New Roman" w:hAnsi="Times New Roman" w:cs="Times New Roman"/>
          <w:i/>
          <w:lang w:val="id-ID"/>
        </w:rPr>
      </w:pPr>
      <w:r w:rsidRPr="00B27FCE">
        <w:rPr>
          <w:rFonts w:ascii="Times New Roman" w:hAnsi="Times New Roman" w:cs="Times New Roman"/>
          <w:i/>
          <w:lang w:val="id-ID"/>
        </w:rPr>
        <w:t>Keywords: ethics audit, fee audit, the quality of audit </w:t>
      </w:r>
    </w:p>
    <w:p w:rsidR="00584652" w:rsidRPr="00B27FCE" w:rsidRDefault="00FF089A" w:rsidP="00207CAC">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b/>
          <w:sz w:val="24"/>
          <w:szCs w:val="24"/>
          <w:lang w:val="id-ID"/>
        </w:rPr>
        <w:t>PENDAHULUAN</w:t>
      </w:r>
    </w:p>
    <w:p w:rsidR="0044407A" w:rsidRPr="00B27FCE" w:rsidRDefault="00FF089A" w:rsidP="00833A9F">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Persaingan yang ada didalam lingkungan bisnis saat ini menjadi sangat ketat, termasuk juga pe</w:t>
      </w:r>
      <w:r w:rsidR="00B27FCE">
        <w:rPr>
          <w:rFonts w:ascii="Times New Roman" w:hAnsi="Times New Roman" w:cs="Times New Roman"/>
          <w:sz w:val="24"/>
          <w:szCs w:val="24"/>
          <w:lang w:val="id-ID"/>
        </w:rPr>
        <w:t>r</w:t>
      </w:r>
      <w:r w:rsidRPr="00B27FCE">
        <w:rPr>
          <w:rFonts w:ascii="Times New Roman" w:hAnsi="Times New Roman" w:cs="Times New Roman"/>
          <w:sz w:val="24"/>
          <w:szCs w:val="24"/>
          <w:lang w:val="id-ID"/>
        </w:rPr>
        <w:t xml:space="preserve">saingan dalam bisnis pelayanan jasa akuntan publik. Apalagi dengan semakin pesatnya perkembangan perusahaan gopublik di Indonesia, maka permintaan akan mengaudit laporan keuangan juga pasti akan meningkat </w:t>
      </w:r>
      <w:r w:rsidR="000F2FB4" w:rsidRPr="00B27FCE">
        <w:rPr>
          <w:rFonts w:ascii="Times New Roman" w:hAnsi="Times New Roman" w:cs="Times New Roman"/>
          <w:sz w:val="24"/>
          <w:szCs w:val="24"/>
          <w:lang w:val="id-ID"/>
        </w:rPr>
        <w:fldChar w:fldCharType="begin" w:fldLock="1"/>
      </w:r>
      <w:r w:rsidR="00F17EAA" w:rsidRPr="00B27FCE">
        <w:rPr>
          <w:rFonts w:ascii="Times New Roman" w:hAnsi="Times New Roman" w:cs="Times New Roman"/>
          <w:sz w:val="24"/>
          <w:szCs w:val="24"/>
          <w:lang w:val="id-ID"/>
        </w:rPr>
        <w:instrText>ADDIN CSL_CITATION { "citationItems" : [ { "id" : "ITEM-1", "itemData" : { "abstract" : "Penelitian ini bertujuan untuk menguji pengaruh dari fee audit, audit tenure dan rotasi audit terhadap kualitas audit. Kualitas audit menggunakan proksi ukuran kantor akuntan publik, yang diukur dengan variabel dummy dengan menggunakan kelompok auditor KAP Big Four dan KAP Non Big four, tenure audit diukur dengan menghitung jumlah tahun dimana auditor yang sama telah melakukan perikatan dengan auditee, dan rotasi audit diukur dengan variabel dummy. Populasi dalam penelitian ini adalah perusahaan manufaktur go public yang terdaftar di Bursa Efek Indonesia tahun 2008-2012. Metode sampling dalam penelitian ini adalah purposive sampling. Jumlah total sampel penelitian ini adalah 645, setelah melalui tahap pengolahan data, terdapat 415 data outlier yang harus dikeluarkan dari sampel penelitian. Jadi, jumlah sampel akhir yang layak diobservasi yaitu 230 perusahaan. Teknik analisis yang digunakan adalah regresi logistik. Hasil analisis menunjukkan bahwa variabel fee audit, tenure audit, dan rotasi audit berpengaruh signifikan terhadap kualitas audit. Variabel fee audit berpengaruh positif terhadap kualitas audit, tenure audit berpengaruh terhadap kualitas audit dan rotasi audit berpengaruh terhadap kualitas audit.", "author" : [ { "dropping-particle" : "", "family" : "Rohman", "given" : "Margi Kurniasih ; Abdul", "non-dropping-particle" : "", "parse-names" : false, "suffix" : "" } ], "container-title" : "Diponegoro Journal of Accounting", "id" : "ITEM-1", "issue" : "3", "issued" : { "date-parts" : [ [ "2014" ] ] }, "page" : "1-9", "title" : "Pengaruh Fee Audit, Audit Tenure, Dan Rotasi Audit Terhadap Kualitas Audit", "type" : "article-journal", "volume" : "3" }, "uris" : [ "http://www.mendeley.com/documents/?uuid=11ddbdaf-2db5-475d-a912-354225adbd30" ] } ], "mendeley" : { "formattedCitation" : "(Rohman, 2014)", "plainTextFormattedCitation" : "(Rohman, 2014)", "previouslyFormattedCitation" : "(Rohman,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F17EAA" w:rsidRPr="00B27FCE">
        <w:rPr>
          <w:rFonts w:ascii="Times New Roman" w:hAnsi="Times New Roman" w:cs="Times New Roman"/>
          <w:noProof/>
          <w:sz w:val="24"/>
          <w:szCs w:val="24"/>
          <w:lang w:val="id-ID"/>
        </w:rPr>
        <w:t>(Rohman, 2014)</w:t>
      </w:r>
      <w:r w:rsidR="000F2FB4" w:rsidRPr="00B27FCE">
        <w:rPr>
          <w:rFonts w:ascii="Times New Roman" w:hAnsi="Times New Roman" w:cs="Times New Roman"/>
          <w:sz w:val="24"/>
          <w:szCs w:val="24"/>
          <w:lang w:val="id-ID"/>
        </w:rPr>
        <w:fldChar w:fldCharType="end"/>
      </w:r>
      <w:r w:rsidR="00F17EAA" w:rsidRPr="00B27FCE">
        <w:rPr>
          <w:rFonts w:ascii="Times New Roman" w:hAnsi="Times New Roman" w:cs="Times New Roman"/>
          <w:sz w:val="24"/>
          <w:szCs w:val="24"/>
          <w:lang w:val="id-ID"/>
        </w:rPr>
        <w:t>.</w:t>
      </w:r>
    </w:p>
    <w:p w:rsidR="0044407A" w:rsidRPr="00B27FCE" w:rsidRDefault="0044407A" w:rsidP="00833A9F">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Laporan keuangan yaitu kumpulan dari pencatatan berdasarkan transaksi- transaksi keuangan yang sudah terjadi selama setahun berjalan. Adapun laporan keuangan bisa dikatakan wajar adalah laporan keuangan yang sudah sesuai dengan Standar Akuntansi Keuangan (SAK) yang telah diterapkan secara konsisten dan juga  tidak ada mengandung kesalahan yang materia</w:t>
      </w:r>
      <w:r w:rsidR="00B27FCE">
        <w:rPr>
          <w:rFonts w:ascii="Times New Roman" w:hAnsi="Times New Roman" w:cs="Times New Roman"/>
          <w:sz w:val="24"/>
          <w:szCs w:val="24"/>
          <w:lang w:val="id-ID"/>
        </w:rPr>
        <w:t>l</w:t>
      </w:r>
      <w:r w:rsidRPr="00B27FCE">
        <w:rPr>
          <w:rFonts w:ascii="Times New Roman" w:hAnsi="Times New Roman" w:cs="Times New Roman"/>
          <w:sz w:val="24"/>
          <w:szCs w:val="24"/>
          <w:lang w:val="id-ID"/>
        </w:rPr>
        <w:t xml:space="preserve">, / kesalahan yang besar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ISBN" : "6285737606", "author" : [ { "dropping-particle" : "", "family" : "Futri1", "given" : "Putu Septiani", "non-dropping-particle" : "", "parse-names" : false, "suffix" : "" }, { "dropping-particle" : "", "family" : "Juliarsa2", "given" : "Gede", "non-dropping-particle" : "", "parse-names" : false, "suffix" : "" } ], "container-title" : "E-Jurnal Akuntansi Universitas Udayana", "id" : "ITEM-1", "issue" : "2302-8556", "issued" : { "date-parts" : [ [ "2014" ] ] }, "page" : "444-461", "title" : "Pengaruh Indepedensi, Profesionalisme, Tingkat Pendidikan, Etika Profesi, Pengalaman Dan Kepuasan Kerja Auditor Pada Kualitas Audit Kantor Akuntan Publik Bali", "type" : "article-journal", "volume" : "2" }, "uris" : [ "http://www.mendeley.com/documents/?uuid=3cea391d-84e0-485e-a495-aacd623a920a" ] } ], "mendeley" : { "formattedCitation" : "(Futri1 &amp; Juliarsa2, 2014)", "plainTextFormattedCitation" : "(Futri1 &amp; Juliarsa2, 2014)", "previouslyFormattedCitation" : "(Futri1 &amp; Juliarsa2,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Futri1 &amp; Juliarsa2,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w:t>
      </w:r>
    </w:p>
    <w:p w:rsidR="0044407A" w:rsidRPr="00B27FCE" w:rsidRDefault="0044407A" w:rsidP="00833A9F">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Sedangkan </w:t>
      </w:r>
      <w:r w:rsidRPr="00B27FCE">
        <w:rPr>
          <w:rFonts w:ascii="Times New Roman" w:hAnsi="Times New Roman" w:cs="Times New Roman"/>
          <w:i/>
          <w:sz w:val="24"/>
          <w:szCs w:val="24"/>
          <w:lang w:val="id-ID"/>
        </w:rPr>
        <w:t>auditing</w:t>
      </w:r>
      <w:r w:rsidRPr="00B27FCE">
        <w:rPr>
          <w:rFonts w:ascii="Times New Roman" w:hAnsi="Times New Roman" w:cs="Times New Roman"/>
          <w:sz w:val="24"/>
          <w:szCs w:val="24"/>
          <w:lang w:val="id-ID"/>
        </w:rPr>
        <w:t xml:space="preserve"> menurut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bstract" : "Penelitian ini bertujuan untuk mengetahui (1) pengaruh independensi, etika dan standar audit terhadap kualitas audit (2) pengaruh independensi terhadap kualitas audit (3) pengaruh etika terhadap kualitas audit (4) prngaruh standar audit terhadap kualitas audit.Responden penelitian ini sebanyak 32 orang yang terdiri dari: Auditor Inspektorat Aceh. Metode yang digunakan adalah sensus, yaitu seluruh elemen populasi diselidiki satu persatu dalam pengumpulan data. Metode analisis yang digunakan adalah regresi linier berganda.Hasil penelitian menunjukkan bahwa: (1) independensi, etika dan standar audit secara bersama-sama berpengaruh terhadap kualitas audit (2) independensi, berpengaruh terhadap kualitas audit (3) etika berpengaruh terhadap kualitas audit (4) standar audit berpengaruh terhadap kualitas audit Kata", "author" : [ { "dropping-particle" : "", "family" : "Kadhafi", "given" : "Muhammad", "non-dropping-particle" : "", "parse-names" : false, "suffix" : "" }, { "dropping-particle" : "", "family" : "Nadirsyah", "given" : "", "non-dropping-particle" : "", "parse-names" : false, "suffix" : "" }, { "dropping-particle" : "", "family" : "Abdullah", "given" : "Syukriy", "non-dropping-particle" : "", "parse-names" : false, "suffix" : "" } ], "container-title" : "Jurnal Akuntansi Pascasarjana Universitas Syiah Kuala", "id" : "ITEM-1", "issue" : "1", "issued" : { "date-parts" : [ [ "2014" ] ] }, "page" : "93-103", "title" : "Pengaruh Independensi, Etika dan Standar Audit Terhadap Kualitas Audit Inspektorat Aceh", "type" : "article-journal", "volume" : "3" }, "uris" : [ "http://www.mendeley.com/documents/?uuid=c3dc5496-5b89-474c-8431-ffdc655503ad" ] } ], "mendeley" : { "formattedCitation" : "(Kadhafi, Nadirsyah, &amp; Abdullah, 2014)", "plainTextFormattedCitation" : "(Kadhafi, Nadirsyah, &amp; Abdullah, 2014)", "previouslyFormattedCitation" : "(Kadhafi, Nadirsyah, &amp; Abdullah,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Kadhafi, Nadirsyah, &amp; Abdullah,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merupakan suatu kegiatan yang sistematik, bertujuan agar memperoleh, serta mengevaluasi kebenaran secara objektif tantang keterangan tentang seluruh kegiatan-kegiatan serta kejadian ekonomi, agar bertujuan untuk memutuskan tingkat keselarasan antar pernyataan tersebut sesuai dengan ciri - ciri yang telah ditetapkan</w:t>
      </w:r>
      <w:r w:rsid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dan penyampaian hasilnya pada pengguna yang memiliki kepentingan, pendapat ini telah disesuaikan berdasarkan dengan penelitian terdahulu yang sudah terlebih dahulu dilakukan.</w:t>
      </w:r>
    </w:p>
    <w:p w:rsidR="00F17EAA" w:rsidRPr="00B27FCE" w:rsidRDefault="008C5937" w:rsidP="003643DA">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latar belakang masalah tersebut,maka penelitian ini akan lebih berfokuskan kepada pengaruh etika auditor dan fee audit t</w:t>
      </w:r>
      <w:r w:rsidR="00B27FCE">
        <w:rPr>
          <w:rFonts w:ascii="Times New Roman" w:hAnsi="Times New Roman" w:cs="Times New Roman"/>
          <w:sz w:val="24"/>
          <w:szCs w:val="24"/>
          <w:lang w:val="id-ID"/>
        </w:rPr>
        <w:t>e</w:t>
      </w:r>
      <w:r w:rsidRPr="00B27FCE">
        <w:rPr>
          <w:rFonts w:ascii="Times New Roman" w:hAnsi="Times New Roman" w:cs="Times New Roman"/>
          <w:sz w:val="24"/>
          <w:szCs w:val="24"/>
          <w:lang w:val="id-ID"/>
        </w:rPr>
        <w:t>rhadap kualitas audit.</w:t>
      </w:r>
      <w:r w:rsid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Didalam penelitian ini melibatkan responden auditor yang bekerja di Sumatera Barat terkhususnya di Kota Padang. Alasannya,</w:t>
      </w:r>
      <w:r w:rsidR="00DD599A" w:rsidRP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karen</w:t>
      </w:r>
      <w:r w:rsidR="00DD599A" w:rsidRPr="00B27FCE">
        <w:rPr>
          <w:rFonts w:ascii="Times New Roman" w:hAnsi="Times New Roman" w:cs="Times New Roman"/>
          <w:sz w:val="24"/>
          <w:szCs w:val="24"/>
          <w:lang w:val="id-ID"/>
        </w:rPr>
        <w:t>a kota Padang ini</w:t>
      </w:r>
      <w:r w:rsidRPr="00B27FCE">
        <w:rPr>
          <w:rFonts w:ascii="Times New Roman" w:hAnsi="Times New Roman" w:cs="Times New Roman"/>
          <w:sz w:val="24"/>
          <w:szCs w:val="24"/>
          <w:lang w:val="id-ID"/>
        </w:rPr>
        <w:t xml:space="preserve"> termasuk salah satu </w:t>
      </w:r>
      <w:r w:rsidRPr="00B27FCE">
        <w:rPr>
          <w:rFonts w:ascii="Times New Roman" w:hAnsi="Times New Roman" w:cs="Times New Roman"/>
          <w:sz w:val="24"/>
          <w:szCs w:val="24"/>
          <w:lang w:val="id-ID"/>
        </w:rPr>
        <w:lastRenderedPageBreak/>
        <w:t>kota yang cukup besar di Sumatera Barat yang sudah banyak KAP besar maupun kecil, yang menuntut keberadaan auditor yang bebas d</w:t>
      </w:r>
      <w:r w:rsidR="00B27FCE">
        <w:rPr>
          <w:rFonts w:ascii="Times New Roman" w:hAnsi="Times New Roman" w:cs="Times New Roman"/>
          <w:sz w:val="24"/>
          <w:szCs w:val="24"/>
          <w:lang w:val="id-ID"/>
        </w:rPr>
        <w:t>a</w:t>
      </w:r>
      <w:r w:rsidRPr="00B27FCE">
        <w:rPr>
          <w:rFonts w:ascii="Times New Roman" w:hAnsi="Times New Roman" w:cs="Times New Roman"/>
          <w:sz w:val="24"/>
          <w:szCs w:val="24"/>
          <w:lang w:val="id-ID"/>
        </w:rPr>
        <w:t>lam melakukan pemeriksaan terhadap laporan</w:t>
      </w:r>
      <w:r w:rsid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keuangan untuk memberikan pendapat atas</w:t>
      </w:r>
      <w:r w:rsid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 xml:space="preserve">dasar pemeriksaan terhadap perusahaan kliennya, sehingga keterlibatannya dalam penentuan kualitas audit ini sudah cukup </w:t>
      </w:r>
      <w:r w:rsidR="00B27FCE" w:rsidRPr="00B27FCE">
        <w:rPr>
          <w:rFonts w:ascii="Times New Roman" w:hAnsi="Times New Roman" w:cs="Times New Roman"/>
          <w:sz w:val="24"/>
          <w:szCs w:val="24"/>
          <w:lang w:val="id-ID"/>
        </w:rPr>
        <w:t>representatif</w:t>
      </w:r>
      <w:r w:rsidRPr="00B27FCE">
        <w:rPr>
          <w:rFonts w:ascii="Times New Roman" w:hAnsi="Times New Roman" w:cs="Times New Roman"/>
          <w:sz w:val="24"/>
          <w:szCs w:val="24"/>
          <w:lang w:val="id-ID"/>
        </w:rPr>
        <w:t xml:space="preserve"> untuk dilakukannya penelitian ini.</w:t>
      </w:r>
      <w:r w:rsidR="003643DA" w:rsidRP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Perbedaan penelitian terdahulu dengan penelitian saya yaitu terletak pada objek penelitiannya yang mana objek saya adalah KAP kota Padang.</w:t>
      </w:r>
    </w:p>
    <w:p w:rsidR="000F4E97" w:rsidRPr="00B27FCE" w:rsidRDefault="000F4E97" w:rsidP="00833A9F">
      <w:pPr>
        <w:pStyle w:val="DaftarParagraf"/>
        <w:spacing w:line="240" w:lineRule="auto"/>
        <w:ind w:left="0" w:firstLine="720"/>
        <w:jc w:val="both"/>
        <w:rPr>
          <w:rFonts w:ascii="Times New Roman" w:hAnsi="Times New Roman" w:cs="Times New Roman"/>
          <w:sz w:val="24"/>
          <w:szCs w:val="24"/>
        </w:rPr>
      </w:pPr>
      <w:r w:rsidRPr="00B27FCE">
        <w:rPr>
          <w:rFonts w:ascii="Times New Roman" w:hAnsi="Times New Roman" w:cs="Times New Roman"/>
          <w:sz w:val="24"/>
          <w:szCs w:val="24"/>
        </w:rPr>
        <w:t>Kualitas audit sangatlah penting dalam kegiatan audit,karena dengan adanya kualitas audit yang</w:t>
      </w:r>
      <w:r w:rsidR="001F3CE2" w:rsidRPr="00B27FCE">
        <w:rPr>
          <w:rFonts w:ascii="Times New Roman" w:hAnsi="Times New Roman" w:cs="Times New Roman"/>
          <w:sz w:val="24"/>
          <w:szCs w:val="24"/>
        </w:rPr>
        <w:t xml:space="preserve"> </w:t>
      </w:r>
      <w:r w:rsidRPr="00B27FCE">
        <w:rPr>
          <w:rFonts w:ascii="Times New Roman" w:hAnsi="Times New Roman" w:cs="Times New Roman"/>
          <w:sz w:val="24"/>
          <w:szCs w:val="24"/>
        </w:rPr>
        <w:t>tinggi maka, akan dihasilkanlah laporan hasil pemeriksaan y</w:t>
      </w:r>
      <w:r w:rsidR="00B27FCE">
        <w:rPr>
          <w:rFonts w:ascii="Times New Roman" w:hAnsi="Times New Roman" w:cs="Times New Roman"/>
          <w:sz w:val="24"/>
          <w:szCs w:val="24"/>
        </w:rPr>
        <w:t>a</w:t>
      </w:r>
      <w:r w:rsidRPr="00B27FCE">
        <w:rPr>
          <w:rFonts w:ascii="Times New Roman" w:hAnsi="Times New Roman" w:cs="Times New Roman"/>
          <w:sz w:val="24"/>
          <w:szCs w:val="24"/>
        </w:rPr>
        <w:t>ng  dapat dipercaya dan dapat dijadikan sebagai dasar dalam pengambilan keputusan. Dan juga adanya kekhawatiran akan meluasnya kasus-kasus korupsi yang tidak pernah tuntas, mengakibatkan dapat menghilangnya kepercayaan dai masyarakat terhadap laporan hasil pemeriksaan dan profesi Auditor</w:t>
      </w:r>
      <w:r w:rsidR="001F3CE2" w:rsidRPr="00B27FCE">
        <w:rPr>
          <w:rFonts w:ascii="Times New Roman" w:hAnsi="Times New Roman" w:cs="Times New Roman"/>
          <w:sz w:val="24"/>
          <w:szCs w:val="24"/>
        </w:rPr>
        <w:t xml:space="preserve">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DOI" : "DOI: 10.22225.KR.9.1.324.1-14", "author" : [ { "dropping-particle" : "", "family" : "Datrina", "given" : "Ni Luh Arlia Sugiarmi. Luh Kade", "non-dropping-particle" : "", "parse-names" : false, "suffix" : "" } ], "container-title" : "Jurna Krisna (Kumpulan Riset Akuntansi)", "id" : "ITEM-1", "issue" : "2301-8879", "issued" : { "date-parts" : [ [ "2017" ] ] }, "page" : "1-14", "title" : "Pengaruh Skeptisme Profesional , Independensi, Kompetensi, Etika, Dan Role Stress Auditor Terhadap Kualitas Audit Pada Kantor BPK RI Perwakilan Provinsi Bali", "type" : "article-journal", "volume" : "9" }, "uris" : [ "http://www.mendeley.com/documents/?uuid=b4f2c232-5225-4f0f-8e01-97a47d0d4d5d" ] } ], "mendeley" : { "formattedCitation" : "(Datrina, 2017)", "plainTextFormattedCitation" : "(Datrina, 2017)", "previouslyFormattedCitation" : "(Datrina, 2017)"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Datrina, 2017)</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w:t>
      </w:r>
    </w:p>
    <w:p w:rsidR="000F4E97" w:rsidRPr="00B27FCE" w:rsidRDefault="000F4E97" w:rsidP="00833A9F">
      <w:pPr>
        <w:pStyle w:val="DaftarParagraf"/>
        <w:spacing w:line="240" w:lineRule="auto"/>
        <w:ind w:left="0" w:firstLine="720"/>
        <w:jc w:val="both"/>
        <w:rPr>
          <w:rFonts w:ascii="Times New Roman" w:hAnsi="Times New Roman" w:cs="Times New Roman"/>
          <w:sz w:val="24"/>
          <w:szCs w:val="24"/>
        </w:rPr>
      </w:pPr>
      <w:r w:rsidRPr="00B27FCE">
        <w:rPr>
          <w:rFonts w:ascii="Times New Roman" w:hAnsi="Times New Roman" w:cs="Times New Roman"/>
          <w:sz w:val="24"/>
          <w:szCs w:val="24"/>
        </w:rPr>
        <w:t xml:space="preserve">Selanjutnya menurut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bstract" : "Penelitian ini membahas tentang Pengaruh Independensi, Etika, dan Pengalaman Terhadap Kualitas Audit. Ruang lingkup yang digunakan adalah para akuntan publik yang bekerja di Kantor Akuntan Publik (KAP) di Kota Surabaya. Tujuan dari penelitian ini adalah untuk menganalisis pengaruh independensi, etika, dan pengalaman auditor terhadap kualitas audit. Penelitian ini termasuk penelitian kausatif. Penelitian ini menggunakan pengujian hipotesis dan perancangan penelitian dalam bentuk survey, sampel yang digunakan sebanyak 8 KAP yang ada di Surabaya serta data yang digunakan merupakan jenis kuesioner yang disebar di kantor akuntan publik. Model analisis penelitian ini adalah regresi linier berganda. Hasil penelitian menunjukkan bahwa Independensi berpengaruh positif dan signifikan terhadap kualitas audit, hal ini menunjukkan bahwa kualitas audit dapat dicapai apabila auditor memiliki sikap independensi. Etika berpengaruh positif dan signifikan terhadap kualitas audit, hal ini menujukkan semakin baik etika auditor maka kualitas audit yang dihasilkan akan semakin baik. Pengalaman berpengaruh positif dan signifikan terhadap kualitas audit. semakin baik pengalaman berpengaruh positif dan signifikan terhadap kualitas audit, semakin lama masa kerja yang dimiliki auditor maka akan semakin baik kualitas audit yang dihasilkan.", "author" : [ { "dropping-particle" : "", "family" : "Rahayu", "given" : "Titin", "non-dropping-particle" : "", "parse-names" : false, "suffix" : "" }, { "dropping-particle" : "", "family" : "Suryono", "given" : "Bambang", "non-dropping-particle" : "", "parse-names" : false, "suffix" : "" } ], "container-title" : "Jurnal Ilmu dan Riset Akuntasi", "id" : "ITEM-1", "issue" : "2460-0585", "issued" : { "date-parts" : [ [ "2016" ] ] }, "page" : "1-16", "title" : "Pengaruh Independensi Auditor , Etika Auditor , Dan Pengalaman Auditor Terhadap Kualitas Audit", "type" : "article-journal", "volume" : "5" }, "uris" : [ "http://www.mendeley.com/documents/?uuid=80e05464-bfe7-453f-a957-a0883c0a9e7c" ] } ], "mendeley" : { "formattedCitation" : "(Rahayu &amp; Suryono, 2016)", "plainTextFormattedCitation" : "(Rahayu &amp; Suryono, 2016)", "previouslyFormattedCitation" : "(Rahayu &amp; Suryono,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Rahayu &amp; Suryono,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kualitas audit adalah semua kemungkinan yang dimana auditor ketika mengaudit laporan</w:t>
      </w:r>
      <w:r w:rsidR="001F3CE2" w:rsidRPr="00B27FCE">
        <w:rPr>
          <w:rFonts w:ascii="Times New Roman" w:hAnsi="Times New Roman" w:cs="Times New Roman"/>
          <w:sz w:val="24"/>
          <w:szCs w:val="24"/>
        </w:rPr>
        <w:t xml:space="preserve"> </w:t>
      </w:r>
      <w:r w:rsidRPr="00B27FCE">
        <w:rPr>
          <w:rFonts w:ascii="Times New Roman" w:hAnsi="Times New Roman" w:cs="Times New Roman"/>
          <w:sz w:val="24"/>
          <w:szCs w:val="24"/>
        </w:rPr>
        <w:t xml:space="preserve">keuangan kliennya bisa saja menemukan </w:t>
      </w:r>
      <w:r w:rsidR="001F3CE2" w:rsidRPr="00B27FCE">
        <w:rPr>
          <w:rFonts w:ascii="Times New Roman" w:hAnsi="Times New Roman" w:cs="Times New Roman"/>
          <w:sz w:val="24"/>
          <w:szCs w:val="24"/>
        </w:rPr>
        <w:t xml:space="preserve">suatu pelanggaran yang terjadi </w:t>
      </w:r>
      <w:r w:rsidRPr="00B27FCE">
        <w:rPr>
          <w:rFonts w:ascii="Times New Roman" w:hAnsi="Times New Roman" w:cs="Times New Roman"/>
          <w:sz w:val="24"/>
          <w:szCs w:val="24"/>
        </w:rPr>
        <w:t>dalam laporan keuangan klien,serta melaporkannya ke</w:t>
      </w:r>
      <w:r w:rsidR="00B27FCE">
        <w:rPr>
          <w:rFonts w:ascii="Times New Roman" w:hAnsi="Times New Roman" w:cs="Times New Roman"/>
          <w:sz w:val="24"/>
          <w:szCs w:val="24"/>
        </w:rPr>
        <w:t xml:space="preserve"> </w:t>
      </w:r>
      <w:r w:rsidRPr="00B27FCE">
        <w:rPr>
          <w:rFonts w:ascii="Times New Roman" w:hAnsi="Times New Roman" w:cs="Times New Roman"/>
          <w:sz w:val="24"/>
          <w:szCs w:val="24"/>
        </w:rPr>
        <w:t>dalam bentuk laporan keuangan audit, yang mana ketika seorang auditor melakukan pekerjaannya tersebut, maka auditor berpedoman kepada standar</w:t>
      </w:r>
      <w:r w:rsidR="00B27FCE">
        <w:rPr>
          <w:rFonts w:ascii="Times New Roman" w:hAnsi="Times New Roman" w:cs="Times New Roman"/>
          <w:sz w:val="24"/>
          <w:szCs w:val="24"/>
        </w:rPr>
        <w:t xml:space="preserve"> </w:t>
      </w:r>
      <w:r w:rsidRPr="00B27FCE">
        <w:rPr>
          <w:rFonts w:ascii="Times New Roman" w:hAnsi="Times New Roman" w:cs="Times New Roman"/>
          <w:i/>
          <w:sz w:val="24"/>
          <w:szCs w:val="24"/>
        </w:rPr>
        <w:t>auditing</w:t>
      </w:r>
      <w:r w:rsidRPr="00B27FCE">
        <w:rPr>
          <w:rFonts w:ascii="Times New Roman" w:hAnsi="Times New Roman" w:cs="Times New Roman"/>
          <w:sz w:val="24"/>
          <w:szCs w:val="24"/>
        </w:rPr>
        <w:t xml:space="preserve"> serta kode etik pada akuntan publik.</w:t>
      </w:r>
    </w:p>
    <w:p w:rsidR="000F4E97" w:rsidRPr="00B27FCE" w:rsidRDefault="000F4E97" w:rsidP="00833A9F">
      <w:pPr>
        <w:pStyle w:val="Default"/>
        <w:ind w:firstLine="720"/>
        <w:jc w:val="both"/>
      </w:pPr>
      <w:r w:rsidRPr="00B27FCE">
        <w:t>Etika profesi merupkan karakteristik dari suatu profesi y</w:t>
      </w:r>
      <w:r w:rsidR="00B27FCE">
        <w:t>a</w:t>
      </w:r>
      <w:r w:rsidRPr="00B27FCE">
        <w:t>ng membedakan antar suatu profesi dengan profesi lain, yang berfungsi agar dapat mengatur tingkah laku para anggotanya</w:t>
      </w:r>
      <w:r w:rsidR="000F2FB4" w:rsidRPr="00B27FCE">
        <w:fldChar w:fldCharType="begin" w:fldLock="1"/>
      </w:r>
      <w:r w:rsidRPr="00B27FCE">
        <w:instrText>ADDIN CSL_CITATION { "citationItems" : [ { "id" : "ITEM-1", "itemData" : { "DOI" : "doi.org/10.15294/aaj.v5i1.9756", "author" : [ { "dropping-particle" : "", "family" : "Dyah Ayu Trihapsari. Indah Anisykurlillah", "given" : "", "non-dropping-particle" : "", "parse-names" : false, "suffix" : "" } ], "container-title" : "Jurnal Akuntansi, Fakultas Ekonomi, Universitas Negeri Semarang, Indonesia", "id" : "ITEM-1", "issue" : "2252-6765", "issued" : { "date-parts" : [ [ "2016" ] ] }, "page" : "1-7", "title" : "Pengaruh Etika, Indepedensi, Pengalaman Audit Dan Premature Sign Off Terhadap Kualitas Audit", "type" : "article-journal", "volume" : "5" }, "uris" : [ "http://www.mendeley.com/documents/?uuid=cc74ea4d-9a6e-4be5-a987-5fb6e07ef17c" ] } ], "mendeley" : { "formattedCitation" : "(Dyah Ayu Trihapsari. Indah Anisykurlillah, 2016)", "plainTextFormattedCitation" : "(Dyah Ayu Trihapsari. Indah Anisykurlillah, 2016)", "previouslyFormattedCitation" : "(Dyah Ayu Trihapsari. Indah Anisykurlillah, 2016)" }, "properties" : { "noteIndex" : 0 }, "schema" : "https://github.com/citation-style-language/schema/raw/master/csl-citation.json" }</w:instrText>
      </w:r>
      <w:r w:rsidR="000F2FB4" w:rsidRPr="00B27FCE">
        <w:fldChar w:fldCharType="separate"/>
      </w:r>
      <w:r w:rsidRPr="00B27FCE">
        <w:rPr>
          <w:noProof/>
        </w:rPr>
        <w:t>(Dyah Ayu Trihapsari. Indah Anisykurlillah, 2016)</w:t>
      </w:r>
      <w:r w:rsidR="000F2FB4" w:rsidRPr="00B27FCE">
        <w:fldChar w:fldCharType="end"/>
      </w:r>
      <w:r w:rsidRPr="00B27FCE">
        <w:t>.</w:t>
      </w:r>
    </w:p>
    <w:p w:rsidR="008C5937" w:rsidRPr="00B27FCE" w:rsidRDefault="000F4E97" w:rsidP="00833A9F">
      <w:pPr>
        <w:pStyle w:val="Default"/>
        <w:ind w:firstLine="720"/>
        <w:jc w:val="both"/>
      </w:pPr>
      <w:r w:rsidRPr="00B27FCE">
        <w:t xml:space="preserve">Sedangkan menurut </w:t>
      </w:r>
      <w:r w:rsidR="000F2FB4" w:rsidRPr="00B27FCE">
        <w:fldChar w:fldCharType="begin" w:fldLock="1"/>
      </w:r>
      <w:r w:rsidR="00012AA6" w:rsidRPr="00B27FCE">
        <w:instrText>ADDIN CSL_CITATION { "citationItems" : [ { "id" : "ITEM-1", "itemData" : { "abstract" : "Proses audit yang berkualitas merupakan dambaan setiap pihak untuk dapat menegakan akuntabilitas dan menjamin indepensi opini yang dihasilkan. Penelitian ini bertujuan untuk memperoleh bukti empiris mengenai pengaruh etika profesi dan profesionalisme terhadap kualitas audit.", "author" : [ { "dropping-particle" : "", "family" : "Djatmiko", "given" : "M Budi", "non-dropping-particle" : "", "parse-names" : false, "suffix" : "" }, { "dropping-particle" : "", "family" : "Rizkina", "given" : "M Zulfa Hadi", "non-dropping-particle" : "", "parse-names" : false, "suffix" : "" } ], "container-title" : "STAR - Study and Accounting Research", "id" : "ITEM-1", "issue" : "2", "issued" : { "date-parts" : [ [ "2014" ] ] }, "page" : "1-9", "title" : "Etika Profesi , Profesionalisme , Dan Kualitas Audit", "type" : "article-journal", "volume" : "XI" }, "uris" : [ "http://www.mendeley.com/documents/?uuid=ebef54fd-eb02-498b-a9f7-7511fad0e2bb" ] } ], "mendeley" : { "formattedCitation" : "(Djatmiko &amp; Rizkina, 2014)", "plainTextFormattedCitation" : "(Djatmiko &amp; Rizkina, 2014)", "previouslyFormattedCitation" : "(Djatmiko &amp; Rizkina, 2014)" }, "properties" : { "noteIndex" : 0 }, "schema" : "https://github.com/citation-style-language/schema/raw/master/csl-citation.json" }</w:instrText>
      </w:r>
      <w:r w:rsidR="000F2FB4" w:rsidRPr="00B27FCE">
        <w:fldChar w:fldCharType="separate"/>
      </w:r>
      <w:r w:rsidRPr="00B27FCE">
        <w:rPr>
          <w:noProof/>
        </w:rPr>
        <w:t>(Djatmiko &amp; Rizkina, 2014)</w:t>
      </w:r>
      <w:r w:rsidR="000F2FB4" w:rsidRPr="00B27FCE">
        <w:fldChar w:fldCharType="end"/>
      </w:r>
      <w:r w:rsidRPr="00B27FCE">
        <w:t>etika profesi adalah norma yang mengikat secara moral</w:t>
      </w:r>
      <w:r w:rsidR="001F3CE2" w:rsidRPr="00B27FCE">
        <w:t xml:space="preserve"> pada</w:t>
      </w:r>
      <w:r w:rsidRPr="00B27FCE">
        <w:t xml:space="preserve"> hubungan antar manusia, yang dapat dituangkan dalam sebuah aturan, yang disusun kedalam kode etik suatu profesi, dalam hal ini adalah norma perilaku yang mengatur hubungan auditor d</w:t>
      </w:r>
      <w:r w:rsidR="00B27FCE">
        <w:t>e</w:t>
      </w:r>
      <w:r w:rsidRPr="00B27FCE">
        <w:t>ngan klien, auditor d</w:t>
      </w:r>
      <w:r w:rsidR="00B27FCE">
        <w:t>e</w:t>
      </w:r>
      <w:r w:rsidRPr="00B27FCE">
        <w:t>ngan rekan seprofesi, auditor dengan masyarakat tentunya terutama dengan diri</w:t>
      </w:r>
      <w:r w:rsidR="00B27FCE">
        <w:t xml:space="preserve"> </w:t>
      </w:r>
      <w:r w:rsidRPr="00B27FCE">
        <w:t>sendiri.</w:t>
      </w:r>
    </w:p>
    <w:p w:rsidR="00F17EAA" w:rsidRPr="00B27FCE" w:rsidRDefault="00012AA6" w:rsidP="00833A9F">
      <w:pPr>
        <w:pStyle w:val="Default"/>
        <w:ind w:firstLine="720"/>
        <w:jc w:val="both"/>
      </w:pPr>
      <w:r w:rsidRPr="00B27FCE">
        <w:rPr>
          <w:i/>
        </w:rPr>
        <w:t xml:space="preserve">Fee </w:t>
      </w:r>
      <w:r w:rsidRPr="00B27FCE">
        <w:t xml:space="preserve">audit adalah salah satu hak yang didapatkan oleh auditor atas jasa yang telah diberikan kepada klien </w:t>
      </w:r>
      <w:r w:rsidR="000F2FB4" w:rsidRPr="00B27FCE">
        <w:fldChar w:fldCharType="begin" w:fldLock="1"/>
      </w:r>
      <w:r w:rsidR="00DD599A" w:rsidRPr="00B27FCE">
        <w:instrText>ADDIN CSL_CITATION { "citationItems" : [ { "id" : "ITEM-1", "itemData" : { "author" : [ { "dropping-particle" : "", "family" : "Aditya", "given" : "Made", "non-dropping-particle" : "", "parse-names" : false, "suffix" : "" }, { "dropping-particle" : "", "family" : "Pradhana", "given" : "Bayu", "non-dropping-particle" : "", "parse-names" : false, "suffix" : "" } ], "container-title" : "E-Jurnal Akuntansi Universitas Udayana", "id" : "ITEM-1", "issued" : { "date-parts" : [ [ "2015" ] ] }, "page" : "713-729", "title" : "Pengaruh Audit Fee, Going Concern, Financial Distress, Ukuran Perusahaan, Pergantian Manajemen Pada Pergantian Auditor", "type" : "article-journal", "volume" : "3" }, "uris" : [ "http://www.mendeley.com/documents/?uuid=b031e1cf-eec6-4c86-8ca0-2f920f16e533" ] } ], "mendeley" : { "formattedCitation" : "(Aditya &amp; Pradhana, 2015)", "plainTextFormattedCitation" : "(Aditya &amp; Pradhana, 2015)", "previouslyFormattedCitation" : "(Aditya &amp; Pradhana, 2015)" }, "properties" : { "noteIndex" : 0 }, "schema" : "https://github.com/citation-style-language/schema/raw/master/csl-citation.json" }</w:instrText>
      </w:r>
      <w:r w:rsidR="000F2FB4" w:rsidRPr="00B27FCE">
        <w:fldChar w:fldCharType="separate"/>
      </w:r>
      <w:r w:rsidRPr="00B27FCE">
        <w:rPr>
          <w:noProof/>
        </w:rPr>
        <w:t>(Aditya &amp; Pradhana, 2015)</w:t>
      </w:r>
      <w:r w:rsidR="000F2FB4" w:rsidRPr="00B27FCE">
        <w:fldChar w:fldCharType="end"/>
      </w:r>
      <w:r w:rsidRPr="00B27FCE">
        <w:t>.</w:t>
      </w:r>
    </w:p>
    <w:p w:rsidR="008C5937" w:rsidRPr="00B27FCE" w:rsidRDefault="00012AA6" w:rsidP="00833A9F">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Sedangkan menurut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bstract" : "This research is meant to find out the influence of independency, audit fee, and objectivity on audit quality. The respondents are all auditor\u2019s staffs with the position from junior up to manager who work at Public Accounting Office Surabaya. The sample are 8 Public Accounting Offices which are represented by 46 auditor\u2019s staffs who have been selected by using simple random sampling method. The data of this research has been obtained by issuing questionnaires directly shared to the respondents in the middle of November 2015. The analysis technique has been done by using multiple linear regressions analysis. The result of this research has proved that: (a) independency has positive influence to the audit quality, it means that when an auditor is independent so that the quality of an auditor is well; (b) audit fee has positive influence to the audit quality, it means that audit fee can support the complexity of the service which has been provided by the auditor so that it will give boost the good quality of the audit of the auditor; (c) objectivity has positive influence to the audit quality, it means that auditor cannot be stated have a good quality when the auditor does not act objectively based on the authentic evidences from the existing fact that have been obtained.", "author" : [ { "dropping-particle" : "", "family" : "Kusumawardani", "given" : "Diah", "non-dropping-particle" : "", "parse-names" : false, "suffix" : "" }, { "dropping-particle" : "", "family" : "Riduwan", "given" : "Akhmad", "non-dropping-particle" : "", "parse-names" : false, "suffix" : "" } ], "container-title" : "Jurnal Ilmu Dan Riset Akuntansi", "id" : "ITEM-1", "issue" : "1", "issued" : { "date-parts" : [ [ "2017" ] ] }, "page" : "1-15", "title" : "Pengaruh Independensi, Audit Fee Dan Objektivitas Terhadap Kualitas Audit", "type" : "article-journal", "volume" : "6" }, "uris" : [ "http://www.mendeley.com/documents/?uuid=847e6cb8-4d2e-426d-a602-44e12b5e2cb1" ] } ], "mendeley" : { "formattedCitation" : "(Kusumawardani &amp; Riduwan, 2017)", "plainTextFormattedCitation" : "(Kusumawardani &amp; Riduwan, 2017)", "previouslyFormattedCitation" : "(Kusumawardani &amp; Riduwan, 2017)"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Kusumawardani &amp; Riduwan, 2017)</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i/>
          <w:iCs/>
          <w:sz w:val="24"/>
          <w:szCs w:val="24"/>
          <w:lang w:val="id-ID"/>
        </w:rPr>
        <w:t>fee</w:t>
      </w:r>
      <w:r w:rsidRPr="00B27FCE">
        <w:rPr>
          <w:rFonts w:ascii="Times New Roman" w:hAnsi="Times New Roman" w:cs="Times New Roman"/>
          <w:iCs/>
          <w:sz w:val="24"/>
          <w:szCs w:val="24"/>
          <w:lang w:val="id-ID"/>
        </w:rPr>
        <w:t xml:space="preserve"> audit</w:t>
      </w:r>
      <w:r w:rsidR="001F3CE2" w:rsidRPr="00B27FCE">
        <w:rPr>
          <w:rFonts w:ascii="Times New Roman" w:hAnsi="Times New Roman" w:cs="Times New Roman"/>
          <w:iCs/>
          <w:sz w:val="24"/>
          <w:szCs w:val="24"/>
          <w:lang w:val="id-ID"/>
        </w:rPr>
        <w:t xml:space="preserve"> </w:t>
      </w:r>
      <w:r w:rsidRPr="00B27FCE">
        <w:rPr>
          <w:rFonts w:ascii="Times New Roman" w:hAnsi="Times New Roman" w:cs="Times New Roman"/>
          <w:sz w:val="24"/>
          <w:szCs w:val="24"/>
          <w:lang w:val="id-ID"/>
        </w:rPr>
        <w:t>yang merupakan biaya yang didapatkan oleh seorang akuntan publik setelah melakukkan jasa auditnya terhadap perusahaan klien, besarnya biaya audit / fee audit tersebut tergantung pada resiko dalam penugasan selama menjalankan proses pengauditan laporan keuangannya, kompleksitas jasa yang diberikan, tingkat</w:t>
      </w:r>
      <w:r w:rsid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keahlian yang diperlukan dalam melaksanakan jasa tersebut, serta struktur biaya kantor akunan publik (KAP) y</w:t>
      </w:r>
      <w:r w:rsidR="00B27FCE">
        <w:rPr>
          <w:rFonts w:ascii="Times New Roman" w:hAnsi="Times New Roman" w:cs="Times New Roman"/>
          <w:sz w:val="24"/>
          <w:szCs w:val="24"/>
          <w:lang w:val="id-ID"/>
        </w:rPr>
        <w:t>a</w:t>
      </w:r>
      <w:r w:rsidRPr="00B27FCE">
        <w:rPr>
          <w:rFonts w:ascii="Times New Roman" w:hAnsi="Times New Roman" w:cs="Times New Roman"/>
          <w:sz w:val="24"/>
          <w:szCs w:val="24"/>
          <w:lang w:val="id-ID"/>
        </w:rPr>
        <w:t>ng bersangkutan.</w:t>
      </w:r>
    </w:p>
    <w:p w:rsidR="00833A9F" w:rsidRPr="00B27FCE" w:rsidRDefault="00833A9F" w:rsidP="00833A9F">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ADDIN CSL_CITATION { "citationItems" : [ { "id" : "ITEM-1", "itemData" : { "abstract" : "The purpose of this study is to analyze the effect of competence, independence, time pressure, and ethics of auditors on the quality of audit. This research is expected to improve the quality of audit conducted by an auditor who has the competence and independence. The population used in this research are auditors who work in the public accountant office in jakarta of which is there are as many as 171 of respondents. This study used multiple regression analysis. The results of this study are (1) The competence has significant effect on the quality of audit, (2) The independence has significant effect on the quality of audit, (3) The time pressure has significant effect on the quality of audit, and (4) The ethics has significant effect on the quality of audit. The implication of this research for institution that is public accountant office as an evaluation on upon the performance of auditors to increase the competence, independence, time pressure, and ethics of auditors to produce a good quality of audit in terms of the disclosure of the financial statements and can help investors and other parties concerned to avoid the possibility of fraud by those who use the audit results.", "author" : [ { "dropping-particle" : "", "family" : "Kurnia", "given" : "Winda", "non-dropping-particle" : "", "parse-names" : false, "suffix" : "" }, { "dropping-particle" : "", "family" : "Khomsiyah", "given" : "", "non-dropping-particle" : "", "parse-names" : false, "suffix" : "" }, { "dropping-particle" : "", "family" : "Sofie", "given" : "", "non-dropping-particle" : "", "parse-names" : false, "suffix" : "" } ], "container-title" : "e-Journal Akuntansi Fakultas Ekonomi", "id" : "ITEM-1", "issue" : "2", "issued" : { "date-parts" : [ [ "2014" ] ] }, "page" : "49-67", "title" : "Pengaruh Kompetensi, Independensi, Tekanan Waktu, Dan Etika Auditor Terhadap Kualitas Audit", "type" : "article-journal", "volume" : "1" }, "uris" : [ "http://www.mendeley.com/documents/?uuid=aa419764-78ec-40a7-84a1-a2c26a30ee77" ] } ], "mendeley" : { "formattedCitation" : "(Kurnia, Khomsiyah, &amp; Sofie, 2014)", "plainTextFormattedCitation" : "(Kurnia, Khomsiyah, &amp; Sofie, 2014)", "previouslyFormattedCitation" : "(Kurnia et al.,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DD599A" w:rsidRPr="00B27FCE">
        <w:rPr>
          <w:rFonts w:ascii="Times New Roman" w:hAnsi="Times New Roman" w:cs="Times New Roman"/>
          <w:noProof/>
          <w:sz w:val="24"/>
          <w:szCs w:val="24"/>
          <w:lang w:val="id-ID"/>
        </w:rPr>
        <w:t>(Kurnia, Khomsiyah, &amp; Sofie, 2014)</w:t>
      </w:r>
      <w:r w:rsidR="000F2FB4" w:rsidRPr="00B27FCE">
        <w:rPr>
          <w:rFonts w:ascii="Times New Roman" w:hAnsi="Times New Roman" w:cs="Times New Roman"/>
          <w:sz w:val="24"/>
          <w:szCs w:val="24"/>
          <w:lang w:val="id-ID"/>
        </w:rPr>
        <w:fldChar w:fldCharType="end"/>
      </w:r>
      <w:r w:rsidR="003D1F51" w:rsidRPr="00B27FCE">
        <w:rPr>
          <w:rFonts w:ascii="Times New Roman" w:hAnsi="Times New Roman" w:cs="Times New Roman"/>
          <w:sz w:val="24"/>
          <w:szCs w:val="24"/>
          <w:lang w:val="id-ID"/>
        </w:rPr>
        <w:t xml:space="preserve"> memperoleh bukti bahwa etika auditor berpengaruh positif</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serta signifikan terh</w:t>
      </w:r>
      <w:r w:rsidR="00B27FCE">
        <w:rPr>
          <w:rFonts w:ascii="Times New Roman" w:hAnsi="Times New Roman" w:cs="Times New Roman"/>
          <w:sz w:val="24"/>
          <w:szCs w:val="24"/>
          <w:lang w:val="id-ID"/>
        </w:rPr>
        <w:t>a</w:t>
      </w:r>
      <w:r w:rsidR="003D1F51" w:rsidRPr="00B27FCE">
        <w:rPr>
          <w:rFonts w:ascii="Times New Roman" w:hAnsi="Times New Roman" w:cs="Times New Roman"/>
          <w:sz w:val="24"/>
          <w:szCs w:val="24"/>
          <w:lang w:val="id-ID"/>
        </w:rPr>
        <w:t>dap kualitas audit, yaitu d</w:t>
      </w:r>
      <w:r w:rsidR="00B27FCE">
        <w:rPr>
          <w:rFonts w:ascii="Times New Roman" w:hAnsi="Times New Roman" w:cs="Times New Roman"/>
          <w:sz w:val="24"/>
          <w:szCs w:val="24"/>
          <w:lang w:val="id-ID"/>
        </w:rPr>
        <w:t>e</w:t>
      </w:r>
      <w:r w:rsidR="003D1F51" w:rsidRPr="00B27FCE">
        <w:rPr>
          <w:rFonts w:ascii="Times New Roman" w:hAnsi="Times New Roman" w:cs="Times New Roman"/>
          <w:sz w:val="24"/>
          <w:szCs w:val="24"/>
          <w:lang w:val="id-ID"/>
        </w:rPr>
        <w:t>ngan nilai koefisien regresinya yaitu sebesar 0,342 yang artinya bahwa setiap</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kenaikan dari satu- satuan variabel tekanan waktu</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maka akan mempengaruhi terhadap kualitas audit y</w:t>
      </w:r>
      <w:r w:rsidR="00B27FCE">
        <w:rPr>
          <w:rFonts w:ascii="Times New Roman" w:hAnsi="Times New Roman" w:cs="Times New Roman"/>
          <w:sz w:val="24"/>
          <w:szCs w:val="24"/>
          <w:lang w:val="id-ID"/>
        </w:rPr>
        <w:t>a</w:t>
      </w:r>
      <w:r w:rsidR="003D1F51" w:rsidRPr="00B27FCE">
        <w:rPr>
          <w:rFonts w:ascii="Times New Roman" w:hAnsi="Times New Roman" w:cs="Times New Roman"/>
          <w:sz w:val="24"/>
          <w:szCs w:val="24"/>
          <w:lang w:val="id-ID"/>
        </w:rPr>
        <w:t>ng telah dihasilkan oleh/auditor yaitu sebesar 0,342 satuan,yang artinya bahwa semakin tinggi etika y</w:t>
      </w:r>
      <w:r w:rsidR="00B27FCE">
        <w:rPr>
          <w:rFonts w:ascii="Times New Roman" w:hAnsi="Times New Roman" w:cs="Times New Roman"/>
          <w:sz w:val="24"/>
          <w:szCs w:val="24"/>
          <w:lang w:val="id-ID"/>
        </w:rPr>
        <w:t>a</w:t>
      </w:r>
      <w:r w:rsidR="003D1F51" w:rsidRPr="00B27FCE">
        <w:rPr>
          <w:rFonts w:ascii="Times New Roman" w:hAnsi="Times New Roman" w:cs="Times New Roman"/>
          <w:sz w:val="24"/>
          <w:szCs w:val="24"/>
          <w:lang w:val="id-ID"/>
        </w:rPr>
        <w:t>ng dimiliki oleh</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seorang auditor tersebut, maka akan semakin berkualitas pula audit yang</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akan dihasilkannya.</w:t>
      </w:r>
    </w:p>
    <w:p w:rsidR="003D1F51" w:rsidRPr="00B27FCE" w:rsidRDefault="00833A9F" w:rsidP="00833A9F">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3D1F51" w:rsidRPr="00B27FCE">
        <w:rPr>
          <w:rFonts w:ascii="Times New Roman" w:hAnsi="Times New Roman" w:cs="Times New Roman"/>
          <w:sz w:val="24"/>
          <w:szCs w:val="24"/>
          <w:lang w:val="id-ID"/>
        </w:rPr>
        <w:instrText>ADDIN CSL_CITATION { "citationItems" : [ { "id" : "ITEM-1", "itemData" : { "abstract" : "Penelitian ini bertujuan untuk mengetahui (1) pengaruh independensi, etika dan standar audit terhadap kualitas audit (2) pengaruh independensi terhadap kualitas audit (3) pengaruh etika terhadap kualitas audit (4) prngaruh standar audit terhadap kualitas audit.Responden penelitian ini sebanyak 32 orang yang terdiri dari: Auditor Inspektorat Aceh. Metode yang digunakan adalah sensus, yaitu seluruh elemen populasi diselidiki satu persatu dalam pengumpulan data. Metode analisis yang digunakan adalah regresi linier berganda.Hasil penelitian menunjukkan bahwa: (1) independensi, etika dan standar audit secara bersama-sama berpengaruh terhadap kualitas audit (2) independensi, berpengaruh terhadap kualitas audit (3) etika berpengaruh terhadap kualitas audit (4) standar audit berpengaruh terhadap kualitas audit Kata", "author" : [ { "dropping-particle" : "", "family" : "Kadhafi", "given" : "Muhammad", "non-dropping-particle" : "", "parse-names" : false, "suffix" : "" }, { "dropping-particle" : "", "family" : "Nadirsyah", "given" : "", "non-dropping-particle" : "", "parse-names" : false, "suffix" : "" }, { "dropping-particle" : "", "family" : "Abdullah", "given" : "Syukriy", "non-dropping-particle" : "", "parse-names" : false, "suffix" : "" } ], "container-title" : "Jurnal Akuntansi Pascasarjana Universitas Syiah Kuala", "id" : "ITEM-1", "issue" : "1", "issued" : { "date-parts" : [ [ "2014" ] ] }, "page" : "93-103", "title" : "Pengaruh Independensi, Etika dan Standar Audit Terhadap Kualitas Audit Inspektorat Aceh", "type" : "article-journal", "volume" : "3" }, "uris" : [ "http://www.mendeley.com/documents/?uuid=c3dc5496-5b89-474c-8431-ffdc655503ad" ] } ], "mendeley" : { "formattedCitation" : "(Kadhafi et al., 2014)", "plainTextFormattedCitation" : "(Kadhafi et al., 2014)", "previouslyFormattedCitation" : "(Kadhafi et al.,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3D1F51" w:rsidRPr="00B27FCE">
        <w:rPr>
          <w:rFonts w:ascii="Times New Roman" w:hAnsi="Times New Roman" w:cs="Times New Roman"/>
          <w:noProof/>
          <w:sz w:val="24"/>
          <w:szCs w:val="24"/>
          <w:lang w:val="id-ID"/>
        </w:rPr>
        <w:t>(Kadhafi et al., 2014)</w:t>
      </w:r>
      <w:r w:rsidR="000F2FB4" w:rsidRPr="00B27FCE">
        <w:rPr>
          <w:rFonts w:ascii="Times New Roman" w:hAnsi="Times New Roman" w:cs="Times New Roman"/>
          <w:sz w:val="24"/>
          <w:szCs w:val="24"/>
          <w:lang w:val="id-ID"/>
        </w:rPr>
        <w:fldChar w:fldCharType="end"/>
      </w:r>
      <w:r w:rsidR="003D1F51" w:rsidRPr="00B27FCE">
        <w:rPr>
          <w:rFonts w:ascii="Times New Roman" w:hAnsi="Times New Roman" w:cs="Times New Roman"/>
          <w:sz w:val="24"/>
          <w:szCs w:val="24"/>
          <w:lang w:val="id-ID"/>
        </w:rPr>
        <w:t xml:space="preserve"> menemukan bukti dalam penelitiannya yaitu bahwa etika a</w:t>
      </w:r>
      <w:r w:rsidR="00B27FCE">
        <w:rPr>
          <w:rFonts w:ascii="Times New Roman" w:hAnsi="Times New Roman" w:cs="Times New Roman"/>
          <w:sz w:val="24"/>
          <w:szCs w:val="24"/>
          <w:lang w:val="id-ID"/>
        </w:rPr>
        <w:t>u</w:t>
      </w:r>
      <w:r w:rsidR="003D1F51" w:rsidRPr="00B27FCE">
        <w:rPr>
          <w:rFonts w:ascii="Times New Roman" w:hAnsi="Times New Roman" w:cs="Times New Roman"/>
          <w:sz w:val="24"/>
          <w:szCs w:val="24"/>
          <w:lang w:val="id-ID"/>
        </w:rPr>
        <w:t>ditor berpengaruh signifikan, terhadap kualitas</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audit d</w:t>
      </w:r>
      <w:r w:rsidR="00B27FCE">
        <w:rPr>
          <w:rFonts w:ascii="Times New Roman" w:hAnsi="Times New Roman" w:cs="Times New Roman"/>
          <w:sz w:val="24"/>
          <w:szCs w:val="24"/>
          <w:lang w:val="id-ID"/>
        </w:rPr>
        <w:t>e</w:t>
      </w:r>
      <w:r w:rsidR="003D1F51" w:rsidRPr="00B27FCE">
        <w:rPr>
          <w:rFonts w:ascii="Times New Roman" w:hAnsi="Times New Roman" w:cs="Times New Roman"/>
          <w:sz w:val="24"/>
          <w:szCs w:val="24"/>
          <w:lang w:val="id-ID"/>
        </w:rPr>
        <w:t xml:space="preserve">ngan arti bahwa dari </w:t>
      </w:r>
      <w:r w:rsidR="003D1F51" w:rsidRPr="00B27FCE">
        <w:rPr>
          <w:rFonts w:ascii="Times New Roman" w:hAnsi="Times New Roman" w:cs="Times New Roman"/>
          <w:sz w:val="24"/>
          <w:szCs w:val="24"/>
          <w:lang w:val="id-ID"/>
        </w:rPr>
        <w:lastRenderedPageBreak/>
        <w:t>setiap terjadi 1% perubahan dalam variabel etika audit ,maka secara relatif akan menaikan 0.620% variabel dari kualitas audit nya. Hal ini menjelaskan bahwa etika audit tersebut berpengaruh kualitas audit sebesar 62.0%.</w:t>
      </w:r>
    </w:p>
    <w:p w:rsidR="00A1652B" w:rsidRPr="00B27FCE" w:rsidRDefault="00833A9F" w:rsidP="00A1652B">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3D1F51" w:rsidRPr="00B27FCE">
        <w:rPr>
          <w:rFonts w:ascii="Times New Roman" w:hAnsi="Times New Roman" w:cs="Times New Roman"/>
          <w:sz w:val="24"/>
          <w:szCs w:val="24"/>
          <w:lang w:val="id-ID"/>
        </w:rPr>
        <w:instrText>ADDIN CSL_CITATION { "citationItems" : [ { "id" : "ITEM-1", "itemData" : { "author" : [ { "dropping-particle" : "", "family" : "Yulianto", "given" : "Oki Prasanti ; Agung", "non-dropping-particle" : "", "parse-names" : false, "suffix" : "" } ], "container-title" : "Jurusan Akuntansi, Fakultas Ekonomi, Universitas Negeri Semarang, Indonesia", "id" : "ITEM-1", "issue" : "1", "issued" : { "date-parts" : [ [ "2017" ] ] }, "page" : "119-127", "title" : "The Influence of Time Budget Pressure , Auditor Ethics , Independence , and Task Complexity on Audit Quality with Organizational Commitment as Intervening Variable", "type" : "article-journal", "volume" : "6" }, "uris" : [ "http://www.mendeley.com/documents/?uuid=2628d3f2-2d24-4d37-a716-bbbd668e79ce" ] } ], "mendeley" : { "formattedCitation" : "(Yulianto, 2017)", "plainTextFormattedCitation" : "(Yulianto, 2017)", "previouslyFormattedCitation" : "(Yulianto, 2017)"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3D1F51" w:rsidRPr="00B27FCE">
        <w:rPr>
          <w:rFonts w:ascii="Times New Roman" w:hAnsi="Times New Roman" w:cs="Times New Roman"/>
          <w:noProof/>
          <w:sz w:val="24"/>
          <w:szCs w:val="24"/>
          <w:lang w:val="id-ID"/>
        </w:rPr>
        <w:t>(Yulianto, 2017)</w:t>
      </w:r>
      <w:r w:rsidR="000F2FB4" w:rsidRPr="00B27FCE">
        <w:rPr>
          <w:rFonts w:ascii="Times New Roman" w:hAnsi="Times New Roman" w:cs="Times New Roman"/>
          <w:sz w:val="24"/>
          <w:szCs w:val="24"/>
          <w:lang w:val="id-ID"/>
        </w:rPr>
        <w:fldChar w:fldCharType="end"/>
      </w:r>
      <w:r w:rsidR="003D1F51" w:rsidRPr="00B27FCE">
        <w:rPr>
          <w:rFonts w:ascii="Times New Roman" w:hAnsi="Times New Roman" w:cs="Times New Roman"/>
          <w:sz w:val="24"/>
          <w:szCs w:val="24"/>
          <w:lang w:val="id-ID"/>
        </w:rPr>
        <w:t xml:space="preserve"> menemukan bukti bahwa</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etika audit</w:t>
      </w:r>
      <w:r w:rsidR="00B27FCE">
        <w:rPr>
          <w:rFonts w:ascii="Times New Roman" w:hAnsi="Times New Roman" w:cs="Times New Roman"/>
          <w:sz w:val="24"/>
          <w:szCs w:val="24"/>
          <w:lang w:val="id-ID"/>
        </w:rPr>
        <w:t xml:space="preserve"> </w:t>
      </w:r>
      <w:r w:rsidR="003D1F51" w:rsidRPr="00B27FCE">
        <w:rPr>
          <w:rFonts w:ascii="Times New Roman" w:hAnsi="Times New Roman" w:cs="Times New Roman"/>
          <w:sz w:val="24"/>
          <w:szCs w:val="24"/>
          <w:lang w:val="id-ID"/>
        </w:rPr>
        <w:t>berpengaruh signifikan terhadap kualitas audit,dalam penelitiannya pernyataan ini dinyatakan dalam variabel auditor etika yang memiliki 0,214 nilai sampel asli pada kualitas audit dan dinyatakan dengan tanda positif. Ini berarti bahwa ia memiliki hubungan yang positif dengan 0,357.</w:t>
      </w:r>
    </w:p>
    <w:p w:rsidR="00A1652B" w:rsidRPr="00B27FCE" w:rsidRDefault="003D1F51" w:rsidP="001F3CE2">
      <w:pPr>
        <w:spacing w:after="0" w:line="240" w:lineRule="auto"/>
        <w:ind w:left="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H1 : Etika Auditor Berpengaruh Positif Terhadap Kualitas Audit</w:t>
      </w:r>
    </w:p>
    <w:p w:rsidR="001F3CE2" w:rsidRPr="00B27FCE" w:rsidRDefault="001F3CE2" w:rsidP="00A1652B">
      <w:pPr>
        <w:spacing w:after="0" w:line="240" w:lineRule="auto"/>
        <w:jc w:val="both"/>
        <w:rPr>
          <w:rFonts w:ascii="Times New Roman" w:hAnsi="Times New Roman" w:cs="Times New Roman"/>
          <w:sz w:val="24"/>
          <w:szCs w:val="24"/>
          <w:lang w:val="id-ID"/>
        </w:rPr>
      </w:pPr>
    </w:p>
    <w:p w:rsidR="00A1652B" w:rsidRPr="00B27FCE" w:rsidRDefault="00A1652B" w:rsidP="001F3CE2">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396F62" w:rsidRPr="00B27FCE">
        <w:rPr>
          <w:rFonts w:ascii="Times New Roman" w:hAnsi="Times New Roman" w:cs="Times New Roman"/>
          <w:sz w:val="24"/>
          <w:szCs w:val="24"/>
          <w:lang w:val="id-ID"/>
        </w:rPr>
        <w:instrText>ADDIN CSL_CITATION { "citationItems" : [ { "id" : "ITEM-1", "itemData" : { "DOI" : "10.1016/j.sbspro.2014.11.083", "ISSN" : "18770428", "abstract" : "The purpose of this research is to determine the effect of auditor independence, audit tenure, and audit fee both partially and simultaneously on the audit quality. This research uses primary data collected through the distribution of questionnaires in audit firm listed in Capital Market Accountant Forum \u2013 FAPM in Indonesia. The population of research are senior auditor, supervisors, managers, and partners positions and worked on the audit firm member of FAPM. The results of this research show that in general auditor independence, audit tenure, and audit fee have a positive influence on audit quality. The test Coefficient of Determination result of 21.4% indicates that the audit quality can be explained by variations in auditor independence, audit tenure, and audit fee, while the remaining 78,6% is explained by other variables that are not used in this research, such as auditor's size, auditor's industry specialization, and audit risk. To improve the audit quality, Indonesian Institute of Public Accountants (IAPI) should set up an Independent Audit Review Boards and the recent mandatory rotation of audit partners and public accountant firm should follow the IFAC Code of Ethics for Professional Accountants revised in July 2009, which requires audit partner rotation every seven years for public interest entities.", "author" : [ { "dropping-particle" : "", "family" : "Rahmina", "given" : "Listya Yuniastuti", "non-dropping-particle" : "", "parse-names" : false, "suffix" : "" }, { "dropping-particle" : "", "family" : "Agoes", "given" : "Sukrisno", "non-dropping-particle" : "", "parse-names" : false, "suffix" : "" } ], "container-title" : "Procedia - Social and Behavioral Sciences", "id" : "ITEM-1", "issue" : "August", "issued" : { "date-parts" : [ [ "2014" ] ] }, "page" : "324-331", "publisher" : "Elsevier B.V.", "title" : "Influence of Auditor Independence, Audit Tenure, and Audit Fee on Audit Quality of Members of Capital Market Accountant Forum in Indonesia", "type" : "article-journal", "volume" : "164" }, "uris" : [ "http://www.mendeley.com/documents/?uuid=a8604571-af41-441a-9ce5-46bd62546638" ] } ], "mendeley" : { "formattedCitation" : "(Rahmina &amp; Agoes, 2014)", "plainTextFormattedCitation" : "(Rahmina &amp; Agoes, 2014)", "previouslyFormattedCitation" : "(Rahmina &amp; Agoes,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396F62" w:rsidRPr="00B27FCE">
        <w:rPr>
          <w:rFonts w:ascii="Times New Roman" w:hAnsi="Times New Roman" w:cs="Times New Roman"/>
          <w:noProof/>
          <w:sz w:val="24"/>
          <w:szCs w:val="24"/>
          <w:lang w:val="id-ID"/>
        </w:rPr>
        <w:t>(Rahmina &amp; Agoes, 2014)</w:t>
      </w:r>
      <w:r w:rsidR="000F2FB4" w:rsidRPr="00B27FCE">
        <w:rPr>
          <w:rFonts w:ascii="Times New Roman" w:hAnsi="Times New Roman" w:cs="Times New Roman"/>
          <w:sz w:val="24"/>
          <w:szCs w:val="24"/>
          <w:lang w:val="id-ID"/>
        </w:rPr>
        <w:fldChar w:fldCharType="end"/>
      </w:r>
      <w:r w:rsidR="00396F62" w:rsidRPr="00B27FCE">
        <w:rPr>
          <w:rFonts w:ascii="Times New Roman" w:hAnsi="Times New Roman" w:cs="Times New Roman"/>
          <w:sz w:val="24"/>
          <w:szCs w:val="24"/>
          <w:lang w:val="id-ID"/>
        </w:rPr>
        <w:t xml:space="preserve"> menemukan hasil penelitian yaitu mengenai pengaruh fee audit terhadap kualitas</w:t>
      </w:r>
      <w:r w:rsidR="00B27FCE">
        <w:rPr>
          <w:rFonts w:ascii="Times New Roman" w:hAnsi="Times New Roman" w:cs="Times New Roman"/>
          <w:sz w:val="24"/>
          <w:szCs w:val="24"/>
          <w:lang w:val="id-ID"/>
        </w:rPr>
        <w:t xml:space="preserve"> </w:t>
      </w:r>
      <w:r w:rsidR="00396F62" w:rsidRPr="00B27FCE">
        <w:rPr>
          <w:rFonts w:ascii="Times New Roman" w:hAnsi="Times New Roman" w:cs="Times New Roman"/>
          <w:sz w:val="24"/>
          <w:szCs w:val="24"/>
          <w:lang w:val="id-ID"/>
        </w:rPr>
        <w:t>audit yang signifikan yaitu memiliki signifikan sebesar 0,000 &lt; 0,05.</w:t>
      </w:r>
    </w:p>
    <w:p w:rsidR="00A1652B" w:rsidRPr="00B27FCE" w:rsidRDefault="00A1652B" w:rsidP="001F3CE2">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396F62" w:rsidRPr="00B27FCE">
        <w:rPr>
          <w:rFonts w:ascii="Times New Roman" w:hAnsi="Times New Roman" w:cs="Times New Roman"/>
          <w:sz w:val="24"/>
          <w:szCs w:val="24"/>
          <w:lang w:val="id-ID"/>
        </w:rPr>
        <w:instrText>ADDIN CSL_CITATION { "citationItems" : [ { "id" : "ITEM-1", "itemData" : { "author" : [ { "dropping-particle" : "", "family" : "Widhiyani", "given" : "K.Dwiyani Pratistha ; Ni Luh sari", "non-dropping-particle" : "", "parse-names" : false, "suffix" : "" } ], "container-title" : "E-Jurnal Akuntansi Universitas Udayana", "id" : "ITEM-1", "issue" : "2302-8556", "issued" : { "date-parts" : [ [ "2014" ] ] }, "page" : "419-428", "title" : "Pengaruh Indepedensi Auditor Dan Besaran Fee Audit Tehadap Kualitas Proses Audit", "type" : "article-journal", "volume" : "3" }, "uris" : [ "http://www.mendeley.com/documents/?uuid=09ad09e0-c97f-4d60-b9d6-82bc4538bb09" ] } ], "mendeley" : { "formattedCitation" : "(Widhiyani, 2014)", "plainTextFormattedCitation" : "(Widhiyani, 2014)", "previouslyFormattedCitation" : "(Widhiyani,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396F62" w:rsidRPr="00B27FCE">
        <w:rPr>
          <w:rFonts w:ascii="Times New Roman" w:hAnsi="Times New Roman" w:cs="Times New Roman"/>
          <w:noProof/>
          <w:sz w:val="24"/>
          <w:szCs w:val="24"/>
          <w:lang w:val="id-ID"/>
        </w:rPr>
        <w:t>(Widhiyani, 2014)</w:t>
      </w:r>
      <w:r w:rsidR="000F2FB4" w:rsidRPr="00B27FCE">
        <w:rPr>
          <w:rFonts w:ascii="Times New Roman" w:hAnsi="Times New Roman" w:cs="Times New Roman"/>
          <w:sz w:val="24"/>
          <w:szCs w:val="24"/>
          <w:lang w:val="id-ID"/>
        </w:rPr>
        <w:fldChar w:fldCharType="end"/>
      </w:r>
      <w:r w:rsidR="00396F62" w:rsidRPr="00B27FCE">
        <w:rPr>
          <w:rFonts w:ascii="Times New Roman" w:hAnsi="Times New Roman" w:cs="Times New Roman"/>
          <w:sz w:val="24"/>
          <w:szCs w:val="24"/>
          <w:lang w:val="id-ID"/>
        </w:rPr>
        <w:t xml:space="preserve"> menemukan hasil penelitian yang membahas mengenai pengaruh fee audit terhad</w:t>
      </w:r>
      <w:r w:rsidR="00B27FCE">
        <w:rPr>
          <w:rFonts w:ascii="Times New Roman" w:hAnsi="Times New Roman" w:cs="Times New Roman"/>
          <w:sz w:val="24"/>
          <w:szCs w:val="24"/>
          <w:lang w:val="id-ID"/>
        </w:rPr>
        <w:t>a</w:t>
      </w:r>
      <w:r w:rsidR="00396F62" w:rsidRPr="00B27FCE">
        <w:rPr>
          <w:rFonts w:ascii="Times New Roman" w:hAnsi="Times New Roman" w:cs="Times New Roman"/>
          <w:sz w:val="24"/>
          <w:szCs w:val="24"/>
          <w:lang w:val="id-ID"/>
        </w:rPr>
        <w:t>p kualitas audit yang sudah dihasilkan berpengaruh signifikan</w:t>
      </w:r>
      <w:r w:rsidR="00B27FCE">
        <w:rPr>
          <w:rFonts w:ascii="Times New Roman" w:hAnsi="Times New Roman" w:cs="Times New Roman"/>
          <w:sz w:val="24"/>
          <w:szCs w:val="24"/>
          <w:lang w:val="id-ID"/>
        </w:rPr>
        <w:t xml:space="preserve"> </w:t>
      </w:r>
      <w:r w:rsidR="00396F62" w:rsidRPr="00B27FCE">
        <w:rPr>
          <w:rFonts w:ascii="Times New Roman" w:hAnsi="Times New Roman" w:cs="Times New Roman"/>
          <w:sz w:val="24"/>
          <w:szCs w:val="24"/>
          <w:lang w:val="id-ID"/>
        </w:rPr>
        <w:t>yaitu hasil penelitian memperlihatkan signifikan 0,000 &lt; 0,05 dengan</w:t>
      </w:r>
      <w:r w:rsidR="00B27FCE">
        <w:rPr>
          <w:rFonts w:ascii="Times New Roman" w:hAnsi="Times New Roman" w:cs="Times New Roman"/>
          <w:sz w:val="24"/>
          <w:szCs w:val="24"/>
          <w:lang w:val="id-ID"/>
        </w:rPr>
        <w:t xml:space="preserve"> </w:t>
      </w:r>
      <w:r w:rsidR="00396F62" w:rsidRPr="00B27FCE">
        <w:rPr>
          <w:rFonts w:ascii="Times New Roman" w:hAnsi="Times New Roman" w:cs="Times New Roman"/>
          <w:sz w:val="24"/>
          <w:szCs w:val="24"/>
          <w:lang w:val="id-ID"/>
        </w:rPr>
        <w:t xml:space="preserve">nilai β2 = 1,243. Artinya variabel besaran fee audit </w:t>
      </w:r>
      <w:r w:rsidR="00B27FCE" w:rsidRPr="00B27FCE">
        <w:rPr>
          <w:rFonts w:ascii="Times New Roman" w:hAnsi="Times New Roman" w:cs="Times New Roman"/>
          <w:sz w:val="24"/>
          <w:szCs w:val="24"/>
          <w:lang w:val="id-ID"/>
        </w:rPr>
        <w:t>berpengaruh positif</w:t>
      </w:r>
      <w:r w:rsidR="00396F62" w:rsidRPr="00B27FCE">
        <w:rPr>
          <w:rFonts w:ascii="Times New Roman" w:hAnsi="Times New Roman" w:cs="Times New Roman"/>
          <w:sz w:val="24"/>
          <w:szCs w:val="24"/>
          <w:lang w:val="id-ID"/>
        </w:rPr>
        <w:t xml:space="preserve"> dan signifikan secara statistik terhadap kualitas proses</w:t>
      </w:r>
      <w:r w:rsidR="00B27FCE">
        <w:rPr>
          <w:rFonts w:ascii="Times New Roman" w:hAnsi="Times New Roman" w:cs="Times New Roman"/>
          <w:sz w:val="24"/>
          <w:szCs w:val="24"/>
          <w:lang w:val="id-ID"/>
        </w:rPr>
        <w:t xml:space="preserve"> </w:t>
      </w:r>
      <w:r w:rsidR="00396F62" w:rsidRPr="00B27FCE">
        <w:rPr>
          <w:rFonts w:ascii="Times New Roman" w:hAnsi="Times New Roman" w:cs="Times New Roman"/>
          <w:sz w:val="24"/>
          <w:szCs w:val="24"/>
          <w:lang w:val="id-ID"/>
        </w:rPr>
        <w:t xml:space="preserve">audit yang </w:t>
      </w:r>
      <w:r w:rsidR="00B27FCE" w:rsidRPr="00B27FCE">
        <w:rPr>
          <w:rFonts w:ascii="Times New Roman" w:hAnsi="Times New Roman" w:cs="Times New Roman"/>
          <w:sz w:val="24"/>
          <w:szCs w:val="24"/>
          <w:lang w:val="id-ID"/>
        </w:rPr>
        <w:t>telah</w:t>
      </w:r>
      <w:r w:rsidR="00396F62" w:rsidRPr="00B27FCE">
        <w:rPr>
          <w:rFonts w:ascii="Times New Roman" w:hAnsi="Times New Roman" w:cs="Times New Roman"/>
          <w:sz w:val="24"/>
          <w:szCs w:val="24"/>
          <w:lang w:val="id-ID"/>
        </w:rPr>
        <w:t xml:space="preserve"> </w:t>
      </w:r>
      <w:r w:rsidR="00B27FCE" w:rsidRPr="00B27FCE">
        <w:rPr>
          <w:rFonts w:ascii="Times New Roman" w:hAnsi="Times New Roman" w:cs="Times New Roman"/>
          <w:sz w:val="24"/>
          <w:szCs w:val="24"/>
          <w:lang w:val="id-ID"/>
        </w:rPr>
        <w:t>dilakukan</w:t>
      </w:r>
      <w:r w:rsidR="00396F62" w:rsidRPr="00B27FCE">
        <w:rPr>
          <w:rFonts w:ascii="Times New Roman" w:hAnsi="Times New Roman" w:cs="Times New Roman"/>
          <w:sz w:val="24"/>
          <w:szCs w:val="24"/>
          <w:lang w:val="id-ID"/>
        </w:rPr>
        <w:t xml:space="preserve">. Kondisi ini menggambarkan jika semakin besar fee audit </w:t>
      </w:r>
      <w:r w:rsidR="00B27FCE" w:rsidRPr="00B27FCE">
        <w:rPr>
          <w:rFonts w:ascii="Times New Roman" w:hAnsi="Times New Roman" w:cs="Times New Roman"/>
          <w:sz w:val="24"/>
          <w:szCs w:val="24"/>
          <w:lang w:val="id-ID"/>
        </w:rPr>
        <w:t>yang</w:t>
      </w:r>
      <w:r w:rsidR="00396F62" w:rsidRPr="00B27FCE">
        <w:rPr>
          <w:rFonts w:ascii="Times New Roman" w:hAnsi="Times New Roman" w:cs="Times New Roman"/>
          <w:sz w:val="24"/>
          <w:szCs w:val="24"/>
          <w:lang w:val="id-ID"/>
        </w:rPr>
        <w:t xml:space="preserve"> diberikan oleh kliennya, maka akan semakin </w:t>
      </w:r>
      <w:r w:rsidR="00B27FCE" w:rsidRPr="00B27FCE">
        <w:rPr>
          <w:rFonts w:ascii="Times New Roman" w:hAnsi="Times New Roman" w:cs="Times New Roman"/>
          <w:sz w:val="24"/>
          <w:szCs w:val="24"/>
          <w:lang w:val="id-ID"/>
        </w:rPr>
        <w:t>luas pula</w:t>
      </w:r>
      <w:r w:rsidR="00396F62" w:rsidRPr="00B27FCE">
        <w:rPr>
          <w:rFonts w:ascii="Times New Roman" w:hAnsi="Times New Roman" w:cs="Times New Roman"/>
          <w:sz w:val="24"/>
          <w:szCs w:val="24"/>
          <w:lang w:val="id-ID"/>
        </w:rPr>
        <w:t xml:space="preserve"> prosedur audit yang akan dilakukan atau dijalankan oleh seorang auditor </w:t>
      </w:r>
      <w:r w:rsidR="00B27FCE" w:rsidRPr="00B27FCE">
        <w:rPr>
          <w:rFonts w:ascii="Times New Roman" w:hAnsi="Times New Roman" w:cs="Times New Roman"/>
          <w:sz w:val="24"/>
          <w:szCs w:val="24"/>
          <w:lang w:val="id-ID"/>
        </w:rPr>
        <w:t>itu, maka</w:t>
      </w:r>
      <w:r w:rsidR="00396F62" w:rsidRPr="00B27FCE">
        <w:rPr>
          <w:rFonts w:ascii="Times New Roman" w:hAnsi="Times New Roman" w:cs="Times New Roman"/>
          <w:sz w:val="24"/>
          <w:szCs w:val="24"/>
          <w:lang w:val="id-ID"/>
        </w:rPr>
        <w:t xml:space="preserve"> kualitas audit yang akan dihasilkan pun akan tinggi pula.</w:t>
      </w:r>
    </w:p>
    <w:p w:rsidR="00396F62" w:rsidRPr="00B27FCE" w:rsidRDefault="00A1652B" w:rsidP="001F3CE2">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ab/>
      </w:r>
      <w:r w:rsidR="000F2FB4" w:rsidRPr="00B27FCE">
        <w:rPr>
          <w:rFonts w:ascii="Times New Roman" w:hAnsi="Times New Roman" w:cs="Times New Roman"/>
          <w:sz w:val="24"/>
          <w:szCs w:val="24"/>
          <w:lang w:val="id-ID"/>
        </w:rPr>
        <w:fldChar w:fldCharType="begin" w:fldLock="1"/>
      </w:r>
      <w:r w:rsidR="00396F62" w:rsidRPr="00B27FCE">
        <w:rPr>
          <w:rFonts w:ascii="Times New Roman" w:hAnsi="Times New Roman" w:cs="Times New Roman"/>
          <w:sz w:val="24"/>
          <w:szCs w:val="24"/>
          <w:lang w:val="id-ID"/>
        </w:rPr>
        <w:instrText>ADDIN CSL_CITATION { "citationItems" : [ { "id" : "ITEM-1", "itemData" : { "abstract" : "Penelitian ini bertujuan untuk menguji pengaruh dari fee audit, audit tenure dan rotasi audit terhadap kualitas audit. Kualitas audit menggunakan proksi ukuran kantor akuntan publik, yang diukur dengan variabel dummy dengan menggunakan kelompok auditor KAP Big Four dan KAP Non Big four, tenure audit diukur dengan menghitung jumlah tahun dimana auditor yang sama telah melakukan perikatan dengan auditee, dan rotasi audit diukur dengan variabel dummy. Populasi dalam penelitian ini adalah perusahaan manufaktur go public yang terdaftar di Bursa Efek Indonesia tahun 2008-2012. Metode sampling dalam penelitian ini adalah purposive sampling. Jumlah total sampel penelitian ini adalah 645, setelah melalui tahap pengolahan data, terdapat 415 data outlier yang harus dikeluarkan dari sampel penelitian. Jadi, jumlah sampel akhir yang layak diobservasi yaitu 230 perusahaan. Teknik analisis yang digunakan adalah regresi logistik. Hasil analisis menunjukkan bahwa variabel fee audit, tenure audit, dan rotasi audit berpengaruh signifikan terhadap kualitas audit. Variabel fee audit berpengaruh positif terhadap kualitas audit, tenure audit berpengaruh terhadap kualitas audit dan rotasi audit berpengaruh terhadap kualitas audit.", "author" : [ { "dropping-particle" : "", "family" : "Rohman", "given" : "Margi Kurniasih ; Abdul", "non-dropping-particle" : "", "parse-names" : false, "suffix" : "" } ], "container-title" : "Diponegoro Journal of Accounting", "id" : "ITEM-1", "issue" : "3", "issued" : { "date-parts" : [ [ "2014" ] ] }, "page" : "1-9", "title" : "Pengaruh Fee Audit, Audit Tenure, Dan Rotasi Audit Terhadap Kualitas Audit", "type" : "article-journal", "volume" : "3" }, "uris" : [ "http://www.mendeley.com/documents/?uuid=11ddbdaf-2db5-475d-a912-354225adbd30" ] } ], "mendeley" : { "formattedCitation" : "(Rohman, 2014)", "plainTextFormattedCitation" : "(Rohman, 2014)", "previouslyFormattedCitation" : "(Rohman,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00396F62" w:rsidRPr="00B27FCE">
        <w:rPr>
          <w:rFonts w:ascii="Times New Roman" w:hAnsi="Times New Roman" w:cs="Times New Roman"/>
          <w:noProof/>
          <w:sz w:val="24"/>
          <w:szCs w:val="24"/>
          <w:lang w:val="id-ID"/>
        </w:rPr>
        <w:t>(Rohman, 2014)</w:t>
      </w:r>
      <w:r w:rsidR="000F2FB4" w:rsidRPr="00B27FCE">
        <w:rPr>
          <w:rFonts w:ascii="Times New Roman" w:hAnsi="Times New Roman" w:cs="Times New Roman"/>
          <w:sz w:val="24"/>
          <w:szCs w:val="24"/>
          <w:lang w:val="id-ID"/>
        </w:rPr>
        <w:fldChar w:fldCharType="end"/>
      </w:r>
      <w:r w:rsidR="00396F62" w:rsidRPr="00B27FCE">
        <w:rPr>
          <w:rFonts w:ascii="Times New Roman" w:hAnsi="Times New Roman" w:cs="Times New Roman"/>
          <w:sz w:val="24"/>
          <w:szCs w:val="24"/>
          <w:lang w:val="id-ID"/>
        </w:rPr>
        <w:t xml:space="preserve"> menemukan hasil penelitian mengenai pengaruh fee audit </w:t>
      </w:r>
      <w:r w:rsidR="00B27FCE" w:rsidRPr="00B27FCE">
        <w:rPr>
          <w:rFonts w:ascii="Times New Roman" w:hAnsi="Times New Roman" w:cs="Times New Roman"/>
          <w:sz w:val="24"/>
          <w:szCs w:val="24"/>
          <w:lang w:val="id-ID"/>
        </w:rPr>
        <w:t>terhadap</w:t>
      </w:r>
      <w:r w:rsidR="00396F62" w:rsidRPr="00B27FCE">
        <w:rPr>
          <w:rFonts w:ascii="Times New Roman" w:hAnsi="Times New Roman" w:cs="Times New Roman"/>
          <w:sz w:val="24"/>
          <w:szCs w:val="24"/>
          <w:lang w:val="id-ID"/>
        </w:rPr>
        <w:t xml:space="preserve"> kualitas audit yang telah dihasilkan berpengaruh signifikan yaitu memperoleh hasil bahwafee  audit memiliki nilai beta 0.150 dan signifikansi sebesar 0.042. Variabel ini memiliki signifikansi &lt; 0.1 yang </w:t>
      </w:r>
      <w:r w:rsidR="00B27FCE" w:rsidRPr="00B27FCE">
        <w:rPr>
          <w:rFonts w:ascii="Times New Roman" w:hAnsi="Times New Roman" w:cs="Times New Roman"/>
          <w:sz w:val="24"/>
          <w:szCs w:val="24"/>
          <w:lang w:val="id-ID"/>
        </w:rPr>
        <w:t>artinya, terdapat</w:t>
      </w:r>
      <w:r w:rsidR="00396F62" w:rsidRPr="00B27FCE">
        <w:rPr>
          <w:rFonts w:ascii="Times New Roman" w:hAnsi="Times New Roman" w:cs="Times New Roman"/>
          <w:sz w:val="24"/>
          <w:szCs w:val="24"/>
          <w:lang w:val="id-ID"/>
        </w:rPr>
        <w:t xml:space="preserve"> hubungan signifikan positif  antara fee audit </w:t>
      </w:r>
      <w:r w:rsidR="00B27FCE" w:rsidRPr="00B27FCE">
        <w:rPr>
          <w:rFonts w:ascii="Times New Roman" w:hAnsi="Times New Roman" w:cs="Times New Roman"/>
          <w:sz w:val="24"/>
          <w:szCs w:val="24"/>
          <w:lang w:val="id-ID"/>
        </w:rPr>
        <w:t>terhadap</w:t>
      </w:r>
      <w:r w:rsidR="00396F62" w:rsidRPr="00B27FCE">
        <w:rPr>
          <w:rFonts w:ascii="Times New Roman" w:hAnsi="Times New Roman" w:cs="Times New Roman"/>
          <w:sz w:val="24"/>
          <w:szCs w:val="24"/>
          <w:lang w:val="id-ID"/>
        </w:rPr>
        <w:t xml:space="preserve"> kualitas audit. </w:t>
      </w:r>
      <w:r w:rsidR="00B27FCE" w:rsidRPr="00B27FCE">
        <w:rPr>
          <w:rFonts w:ascii="Times New Roman" w:hAnsi="Times New Roman" w:cs="Times New Roman"/>
          <w:sz w:val="24"/>
          <w:szCs w:val="24"/>
          <w:lang w:val="id-ID"/>
        </w:rPr>
        <w:t>Dengan</w:t>
      </w:r>
      <w:r w:rsidR="00396F62" w:rsidRPr="00B27FCE">
        <w:rPr>
          <w:rFonts w:ascii="Times New Roman" w:hAnsi="Times New Roman" w:cs="Times New Roman"/>
          <w:sz w:val="24"/>
          <w:szCs w:val="24"/>
          <w:lang w:val="id-ID"/>
        </w:rPr>
        <w:t xml:space="preserve"> </w:t>
      </w:r>
      <w:r w:rsidR="00B27FCE" w:rsidRPr="00B27FCE">
        <w:rPr>
          <w:rFonts w:ascii="Times New Roman" w:hAnsi="Times New Roman" w:cs="Times New Roman"/>
          <w:sz w:val="24"/>
          <w:szCs w:val="24"/>
          <w:lang w:val="id-ID"/>
        </w:rPr>
        <w:t>demikian, hasil</w:t>
      </w:r>
      <w:r w:rsidR="00396F62" w:rsidRPr="00B27FCE">
        <w:rPr>
          <w:rFonts w:ascii="Times New Roman" w:hAnsi="Times New Roman" w:cs="Times New Roman"/>
          <w:sz w:val="24"/>
          <w:szCs w:val="24"/>
          <w:lang w:val="id-ID"/>
        </w:rPr>
        <w:t xml:space="preserve"> penelitian ini </w:t>
      </w:r>
      <w:r w:rsidR="00B27FCE" w:rsidRPr="00B27FCE">
        <w:rPr>
          <w:rFonts w:ascii="Times New Roman" w:hAnsi="Times New Roman" w:cs="Times New Roman"/>
          <w:sz w:val="24"/>
          <w:szCs w:val="24"/>
          <w:lang w:val="id-ID"/>
        </w:rPr>
        <w:t>mengidentifikasi</w:t>
      </w:r>
      <w:r w:rsidR="00396F62" w:rsidRPr="00B27FCE">
        <w:rPr>
          <w:rFonts w:ascii="Times New Roman" w:hAnsi="Times New Roman" w:cs="Times New Roman"/>
          <w:sz w:val="24"/>
          <w:szCs w:val="24"/>
          <w:lang w:val="id-ID"/>
        </w:rPr>
        <w:t xml:space="preserve"> bahwa fee audit memiliki pengaruh yang positif </w:t>
      </w:r>
      <w:r w:rsidR="00B27FCE" w:rsidRPr="00B27FCE">
        <w:rPr>
          <w:rFonts w:ascii="Times New Roman" w:hAnsi="Times New Roman" w:cs="Times New Roman"/>
          <w:sz w:val="24"/>
          <w:szCs w:val="24"/>
          <w:lang w:val="id-ID"/>
        </w:rPr>
        <w:t>terhadap</w:t>
      </w:r>
      <w:r w:rsidR="00396F62" w:rsidRPr="00B27FCE">
        <w:rPr>
          <w:rFonts w:ascii="Times New Roman" w:hAnsi="Times New Roman" w:cs="Times New Roman"/>
          <w:sz w:val="24"/>
          <w:szCs w:val="24"/>
          <w:lang w:val="id-ID"/>
        </w:rPr>
        <w:t xml:space="preserve"> kualitas audit. Hal tersebut menjelaskan bahwa jika semakin besar fee audit yang dibebankan oleh perusahaan klien atas jasa yang dilakukan auditor, maka </w:t>
      </w:r>
      <w:r w:rsidR="00B27FCE" w:rsidRPr="00B27FCE">
        <w:rPr>
          <w:rFonts w:ascii="Times New Roman" w:hAnsi="Times New Roman" w:cs="Times New Roman"/>
          <w:sz w:val="24"/>
          <w:szCs w:val="24"/>
          <w:lang w:val="id-ID"/>
        </w:rPr>
        <w:t>akan</w:t>
      </w:r>
      <w:r w:rsidR="00396F62" w:rsidRPr="00B27FCE">
        <w:rPr>
          <w:rFonts w:ascii="Times New Roman" w:hAnsi="Times New Roman" w:cs="Times New Roman"/>
          <w:sz w:val="24"/>
          <w:szCs w:val="24"/>
          <w:lang w:val="id-ID"/>
        </w:rPr>
        <w:t xml:space="preserve"> semakin berkualitas pula audit yang akan dihasilkan.</w:t>
      </w:r>
    </w:p>
    <w:p w:rsidR="00A1652B" w:rsidRPr="00B27FCE" w:rsidRDefault="00396F62" w:rsidP="001F3CE2">
      <w:pPr>
        <w:spacing w:after="0" w:line="240" w:lineRule="auto"/>
        <w:ind w:left="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H2 : Fee Audit Berpengaruh Positif Terhadap Kualitas Audit.</w:t>
      </w:r>
    </w:p>
    <w:p w:rsidR="001F3CE2" w:rsidRPr="00B27FCE" w:rsidRDefault="001F3CE2" w:rsidP="001F3CE2">
      <w:pPr>
        <w:spacing w:after="0" w:line="240" w:lineRule="auto"/>
        <w:ind w:left="567"/>
        <w:jc w:val="both"/>
        <w:rPr>
          <w:rFonts w:ascii="Times New Roman" w:hAnsi="Times New Roman" w:cs="Times New Roman"/>
          <w:sz w:val="24"/>
          <w:szCs w:val="24"/>
          <w:lang w:val="id-ID"/>
        </w:rPr>
      </w:pPr>
    </w:p>
    <w:p w:rsidR="00CF2BD4" w:rsidRPr="00B27FCE" w:rsidRDefault="00CF2BD4" w:rsidP="00833A9F">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METODE PENELITIAN</w:t>
      </w:r>
    </w:p>
    <w:p w:rsidR="00396F62" w:rsidRPr="00B27FCE" w:rsidRDefault="00396F62" w:rsidP="00A1652B">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Jenis penelitian yang digunakan memakai metode kuantitatif metode kuantitatif merupakan penelitian berupa angka – angka dan </w:t>
      </w:r>
      <w:r w:rsidR="0085080A" w:rsidRPr="00B27FCE">
        <w:rPr>
          <w:rFonts w:ascii="Times New Roman" w:hAnsi="Times New Roman" w:cs="Times New Roman"/>
          <w:sz w:val="24"/>
          <w:szCs w:val="24"/>
          <w:lang w:val="id-ID"/>
        </w:rPr>
        <w:t>analisa</w:t>
      </w:r>
      <w:r w:rsidRPr="00B27FCE">
        <w:rPr>
          <w:rFonts w:ascii="Times New Roman" w:hAnsi="Times New Roman" w:cs="Times New Roman"/>
          <w:sz w:val="24"/>
          <w:szCs w:val="24"/>
          <w:lang w:val="id-ID"/>
        </w:rPr>
        <w:t xml:space="preserve"> yang menggunakan statistik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ISBN" : "9798433640", "author" : [ { "dropping-particle" : "", "family" : "Sugiyono", "given" : "", "non-dropping-particle" : "", "parse-names" : false, "suffix" : "" } ], "id" : "ITEM-1", "issued" : { "date-parts" : [ [ "2017" ] ] }, "number-of-pages" : "1-334", "title" : "Metode Penelitian Kuantitatif, Kualitatif, dan R&amp;D", "type" : "book" }, "uris" : [ "http://www.mendeley.com/documents/?uuid=a08b8d8c-e041-4264-b239-c178bcdbf4f9" ] } ], "mendeley" : { "formattedCitation" : "(Sugiyono, 2017)", "plainTextFormattedCitation" : "(Sugiyono, 2017)", "previouslyFormattedCitation" : "(Sugiyono, 2017)"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Sugiyono, 2017)</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Penelitian ini bertujuan untuk menguji hipotesis yang dilakukan dengan cara membuktikan ada atau tidaknya pengaruh yang signifikan antara etika audit dan </w:t>
      </w:r>
      <w:r w:rsidRPr="00B27FCE">
        <w:rPr>
          <w:rFonts w:ascii="Times New Roman" w:hAnsi="Times New Roman" w:cs="Times New Roman"/>
          <w:i/>
          <w:sz w:val="24"/>
          <w:szCs w:val="24"/>
          <w:lang w:val="id-ID"/>
        </w:rPr>
        <w:t xml:space="preserve">fee </w:t>
      </w:r>
      <w:r w:rsidRPr="00B27FCE">
        <w:rPr>
          <w:rFonts w:ascii="Times New Roman" w:hAnsi="Times New Roman" w:cs="Times New Roman"/>
          <w:sz w:val="24"/>
          <w:szCs w:val="24"/>
          <w:lang w:val="id-ID"/>
        </w:rPr>
        <w:t>audit</w:t>
      </w:r>
      <w:r w:rsidR="0084715C" w:rsidRPr="00B27FCE">
        <w:rPr>
          <w:rFonts w:ascii="Times New Roman" w:hAnsi="Times New Roman" w:cs="Times New Roman"/>
          <w:sz w:val="24"/>
          <w:szCs w:val="24"/>
          <w:lang w:val="id-ID"/>
        </w:rPr>
        <w:t xml:space="preserve"> berpengaruh terhadap kualitas audit dengan etika audit dan </w:t>
      </w:r>
      <w:r w:rsidR="0084715C" w:rsidRPr="00B27FCE">
        <w:rPr>
          <w:rFonts w:ascii="Times New Roman" w:hAnsi="Times New Roman" w:cs="Times New Roman"/>
          <w:i/>
          <w:sz w:val="24"/>
          <w:szCs w:val="24"/>
          <w:lang w:val="id-ID"/>
        </w:rPr>
        <w:t xml:space="preserve">fee </w:t>
      </w:r>
      <w:r w:rsidR="0084715C" w:rsidRPr="00B27FCE">
        <w:rPr>
          <w:rFonts w:ascii="Times New Roman" w:hAnsi="Times New Roman" w:cs="Times New Roman"/>
          <w:sz w:val="24"/>
          <w:szCs w:val="24"/>
          <w:lang w:val="id-ID"/>
        </w:rPr>
        <w:t>audit sebagai variabel independen pada kualitas audit di KAP kota Padang.</w:t>
      </w:r>
    </w:p>
    <w:p w:rsidR="0084715C" w:rsidRPr="00B27FCE" w:rsidRDefault="0084715C" w:rsidP="001F3CE2">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Populasi dalam penelitian ini adalah seluruh Auditor yang berada di Kantor Akuntan Publ</w:t>
      </w:r>
      <w:r w:rsidR="001F3CE2" w:rsidRPr="00B27FCE">
        <w:rPr>
          <w:rFonts w:ascii="Times New Roman" w:hAnsi="Times New Roman" w:cs="Times New Roman"/>
          <w:sz w:val="24"/>
          <w:szCs w:val="24"/>
          <w:lang w:val="id-ID"/>
        </w:rPr>
        <w:t>ik di Kota Padang. D</w:t>
      </w:r>
      <w:r w:rsidRPr="00B27FCE">
        <w:rPr>
          <w:rFonts w:ascii="Times New Roman" w:hAnsi="Times New Roman" w:cs="Times New Roman"/>
          <w:sz w:val="24"/>
          <w:szCs w:val="24"/>
          <w:lang w:val="id-ID"/>
        </w:rPr>
        <w:t>ata</w:t>
      </w:r>
      <w:r w:rsidR="001F3CE2" w:rsidRPr="00B27FCE">
        <w:rPr>
          <w:rFonts w:ascii="Times New Roman" w:hAnsi="Times New Roman" w:cs="Times New Roman"/>
          <w:sz w:val="24"/>
          <w:szCs w:val="24"/>
          <w:lang w:val="id-ID"/>
        </w:rPr>
        <w:t xml:space="preserve"> tersebut di peroleh dari</w:t>
      </w:r>
      <w:r w:rsidRPr="00B27FCE">
        <w:rPr>
          <w:rFonts w:ascii="Times New Roman" w:hAnsi="Times New Roman" w:cs="Times New Roman"/>
          <w:sz w:val="24"/>
          <w:szCs w:val="24"/>
          <w:lang w:val="id-ID"/>
        </w:rPr>
        <w:t xml:space="preserve"> 7 KAP yang ada di kota Padang.</w:t>
      </w:r>
      <w:r w:rsidR="001F3CE2" w:rsidRPr="00B27FCE">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 xml:space="preserve">Dalam penelitian ini teknik dari pengambilan sampel yang digunakan adalah teknik proposive sampling yaitu teknik penentuan sampel dengan kriteria auditor </w:t>
      </w:r>
      <w:r w:rsidRPr="00B27FCE">
        <w:rPr>
          <w:rFonts w:ascii="Times New Roman" w:hAnsi="Times New Roman" w:cs="Times New Roman"/>
          <w:sz w:val="24"/>
          <w:szCs w:val="24"/>
          <w:lang w:val="id-ID"/>
        </w:rPr>
        <w:lastRenderedPageBreak/>
        <w:t>senior yang telah memiliki asisten sendiri, dan auditor junior yang telah pernah melakukan audit sendiri terhadap suatu perusahaan.</w:t>
      </w:r>
    </w:p>
    <w:p w:rsidR="0084715C" w:rsidRPr="00B27FCE" w:rsidRDefault="0084715C" w:rsidP="00A1652B">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Jenis data yang dipakai peneliti dalam penelitian ini yaitu Data Cross Section. Data Cross Sectional ini adalah sebuah studi yang dilakukan di mana data yang dikumpulkan tidak lebih dari sekali, berdasarkan perhitungan pada salah satu periode dari harian /  mingguan /  bulanan, dalam menjawab pertanyaan dari penelitian.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DOI" : "10.1002/ejoc.201200111", "ISBN" : "9780132478663", "ISSN" : "0196-6553", "PMID" : "26840611", "author" : [ { "dropping-particle" : "", "family" : "Bougle", "given" : "Uma Sekaran dan Roger", "non-dropping-particle" : "", "parse-names" : false, "suffix" : "" } ], "container-title" : "Schriften des Forschungszentrum J\ufffdlich Reihe Energietechnik", "id" : "ITEM-1", "issue" : "November", "issued" : { "date-parts" : [ [ "2012" ] ] }, "page" : "39", "title" : "Research Methods for Business", "type" : "article-journal", "volume" : "21" }, "uris" : [ "http://www.mendeley.com/documents/?uuid=fe153ed9-313f-496e-a120-6a4642051500" ] } ], "mendeley" : { "formattedCitation" : "(Bougle, 2012)", "plainTextFormattedCitation" : "(Bougle, 2012)", "previouslyFormattedCitation" : "(Bougle, 2012)"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Bougle, 2012)</w:t>
      </w:r>
      <w:r w:rsidR="000F2FB4" w:rsidRPr="00B27FCE">
        <w:rPr>
          <w:rFonts w:ascii="Times New Roman" w:hAnsi="Times New Roman" w:cs="Times New Roman"/>
          <w:sz w:val="24"/>
          <w:szCs w:val="24"/>
          <w:lang w:val="id-ID"/>
        </w:rPr>
        <w:fldChar w:fldCharType="end"/>
      </w:r>
    </w:p>
    <w:p w:rsidR="0084715C" w:rsidRPr="00B27FCE" w:rsidRDefault="0084715C" w:rsidP="00A1652B">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Sumber data yang dipakai didalam penelitian ini yaitu Data Primer. Dalam pengolahan data memakai data primer dimana data yang didapatkan secara langsung melalui cara </w:t>
      </w:r>
      <w:r w:rsidR="0085080A" w:rsidRPr="00B27FCE">
        <w:rPr>
          <w:rFonts w:ascii="Times New Roman" w:hAnsi="Times New Roman" w:cs="Times New Roman"/>
          <w:sz w:val="24"/>
          <w:szCs w:val="24"/>
          <w:lang w:val="id-ID"/>
        </w:rPr>
        <w:t>mengedarkan</w:t>
      </w:r>
      <w:r w:rsidRPr="00B27FCE">
        <w:rPr>
          <w:rFonts w:ascii="Times New Roman" w:hAnsi="Times New Roman" w:cs="Times New Roman"/>
          <w:sz w:val="24"/>
          <w:szCs w:val="24"/>
          <w:lang w:val="id-ID"/>
        </w:rPr>
        <w:t xml:space="preserve"> daftar pernyataan (kuesioner) yang akan diisi oleh responden dalam bentuk pertanyaan / pernyataan </w:t>
      </w:r>
      <w:r w:rsidR="0085080A" w:rsidRPr="00B27FCE">
        <w:rPr>
          <w:rFonts w:ascii="Times New Roman" w:hAnsi="Times New Roman" w:cs="Times New Roman"/>
          <w:sz w:val="24"/>
          <w:szCs w:val="24"/>
          <w:lang w:val="id-ID"/>
        </w:rPr>
        <w:t>tertulis</w:t>
      </w:r>
      <w:r w:rsidRPr="00B27FCE">
        <w:rPr>
          <w:rFonts w:ascii="Times New Roman" w:hAnsi="Times New Roman" w:cs="Times New Roman"/>
          <w:sz w:val="24"/>
          <w:szCs w:val="24"/>
          <w:lang w:val="id-ID"/>
        </w:rPr>
        <w:t xml:space="preserve"> mengenai pengaruh etika audit dan </w:t>
      </w:r>
      <w:r w:rsidRPr="00B27FCE">
        <w:rPr>
          <w:rFonts w:ascii="Times New Roman" w:hAnsi="Times New Roman" w:cs="Times New Roman"/>
          <w:i/>
          <w:sz w:val="24"/>
          <w:szCs w:val="24"/>
          <w:lang w:val="id-ID"/>
        </w:rPr>
        <w:t>fee</w:t>
      </w:r>
      <w:r w:rsidRPr="00B27FCE">
        <w:rPr>
          <w:rFonts w:ascii="Times New Roman" w:hAnsi="Times New Roman" w:cs="Times New Roman"/>
          <w:sz w:val="24"/>
          <w:szCs w:val="24"/>
          <w:lang w:val="id-ID"/>
        </w:rPr>
        <w:t xml:space="preserve"> audit terhadap kualitas audit. Jadi data primer dalam penelitian tersebut maksudnya adalah jawaban responden terhadap kuesioner tersebut.</w:t>
      </w:r>
    </w:p>
    <w:p w:rsidR="0040170C" w:rsidRPr="00B27FCE" w:rsidRDefault="0040170C" w:rsidP="00A1652B">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Selanjutnya sewaktu menanggapi pertanyaan / pernyataan dalam skala Likert, responden menentukan tingkat persetujuan mereka terhadap suatu pernyataan dengan memilih salah satu dari pilihan yang tersedia. Biasanya </w:t>
      </w:r>
      <w:r w:rsidR="0085080A" w:rsidRPr="00B27FCE">
        <w:rPr>
          <w:rFonts w:ascii="Times New Roman" w:hAnsi="Times New Roman" w:cs="Times New Roman"/>
          <w:sz w:val="24"/>
          <w:szCs w:val="24"/>
          <w:lang w:val="id-ID"/>
        </w:rPr>
        <w:t>disediakan</w:t>
      </w:r>
      <w:r w:rsidRPr="00B27FCE">
        <w:rPr>
          <w:rFonts w:ascii="Times New Roman" w:hAnsi="Times New Roman" w:cs="Times New Roman"/>
          <w:sz w:val="24"/>
          <w:szCs w:val="24"/>
          <w:lang w:val="id-ID"/>
        </w:rPr>
        <w:t xml:space="preserve"> lima pilihan skala dengan format seperti :</w:t>
      </w:r>
    </w:p>
    <w:p w:rsidR="0040170C" w:rsidRPr="00B27FCE" w:rsidRDefault="0040170C" w:rsidP="00833A9F">
      <w:pPr>
        <w:pStyle w:val="DaftarParagraf"/>
        <w:numPr>
          <w:ilvl w:val="0"/>
          <w:numId w:val="4"/>
        </w:numPr>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Sangat Tidak Setuju (STS)</w:t>
      </w:r>
      <w:r w:rsidRPr="00B27FCE">
        <w:rPr>
          <w:rFonts w:ascii="Times New Roman" w:hAnsi="Times New Roman" w:cs="Times New Roman"/>
          <w:sz w:val="24"/>
          <w:szCs w:val="24"/>
        </w:rPr>
        <w:tab/>
        <w:t>: Skor 1</w:t>
      </w:r>
    </w:p>
    <w:p w:rsidR="0040170C" w:rsidRPr="00B27FCE" w:rsidRDefault="0040170C" w:rsidP="00833A9F">
      <w:pPr>
        <w:pStyle w:val="DaftarParagraf"/>
        <w:numPr>
          <w:ilvl w:val="0"/>
          <w:numId w:val="4"/>
        </w:numPr>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Tidak Setuju (TS)</w:t>
      </w:r>
      <w:r w:rsidRPr="00B27FCE">
        <w:rPr>
          <w:rFonts w:ascii="Times New Roman" w:hAnsi="Times New Roman" w:cs="Times New Roman"/>
          <w:sz w:val="24"/>
          <w:szCs w:val="24"/>
        </w:rPr>
        <w:tab/>
      </w:r>
      <w:r w:rsidRPr="00B27FCE">
        <w:rPr>
          <w:rFonts w:ascii="Times New Roman" w:hAnsi="Times New Roman" w:cs="Times New Roman"/>
          <w:sz w:val="24"/>
          <w:szCs w:val="24"/>
        </w:rPr>
        <w:tab/>
      </w:r>
      <w:r w:rsidRPr="00B27FCE">
        <w:rPr>
          <w:rFonts w:ascii="Times New Roman" w:hAnsi="Times New Roman" w:cs="Times New Roman"/>
          <w:sz w:val="24"/>
          <w:szCs w:val="24"/>
        </w:rPr>
        <w:tab/>
        <w:t>: Skor 2</w:t>
      </w:r>
    </w:p>
    <w:p w:rsidR="0040170C" w:rsidRPr="00B27FCE" w:rsidRDefault="0040170C" w:rsidP="00833A9F">
      <w:pPr>
        <w:pStyle w:val="DaftarParagraf"/>
        <w:numPr>
          <w:ilvl w:val="0"/>
          <w:numId w:val="4"/>
        </w:numPr>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Kurang Setuju (KS)</w:t>
      </w:r>
      <w:r w:rsidRPr="00B27FCE">
        <w:rPr>
          <w:rFonts w:ascii="Times New Roman" w:hAnsi="Times New Roman" w:cs="Times New Roman"/>
          <w:sz w:val="24"/>
          <w:szCs w:val="24"/>
        </w:rPr>
        <w:tab/>
      </w:r>
      <w:r w:rsidRPr="00B27FCE">
        <w:rPr>
          <w:rFonts w:ascii="Times New Roman" w:hAnsi="Times New Roman" w:cs="Times New Roman"/>
          <w:sz w:val="24"/>
          <w:szCs w:val="24"/>
        </w:rPr>
        <w:tab/>
        <w:t>: Skor 3</w:t>
      </w:r>
    </w:p>
    <w:p w:rsidR="0040170C" w:rsidRPr="00B27FCE" w:rsidRDefault="0040170C" w:rsidP="00833A9F">
      <w:pPr>
        <w:pStyle w:val="DaftarParagraf"/>
        <w:numPr>
          <w:ilvl w:val="0"/>
          <w:numId w:val="4"/>
        </w:numPr>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Setuju (S)</w:t>
      </w:r>
      <w:r w:rsidRPr="00B27FCE">
        <w:rPr>
          <w:rFonts w:ascii="Times New Roman" w:hAnsi="Times New Roman" w:cs="Times New Roman"/>
          <w:sz w:val="24"/>
          <w:szCs w:val="24"/>
        </w:rPr>
        <w:tab/>
      </w:r>
      <w:r w:rsidRPr="00B27FCE">
        <w:rPr>
          <w:rFonts w:ascii="Times New Roman" w:hAnsi="Times New Roman" w:cs="Times New Roman"/>
          <w:sz w:val="24"/>
          <w:szCs w:val="24"/>
        </w:rPr>
        <w:tab/>
      </w:r>
      <w:r w:rsidRPr="00B27FCE">
        <w:rPr>
          <w:rFonts w:ascii="Times New Roman" w:hAnsi="Times New Roman" w:cs="Times New Roman"/>
          <w:sz w:val="24"/>
          <w:szCs w:val="24"/>
        </w:rPr>
        <w:tab/>
      </w:r>
      <w:r w:rsidRPr="00B27FCE">
        <w:rPr>
          <w:rFonts w:ascii="Times New Roman" w:hAnsi="Times New Roman" w:cs="Times New Roman"/>
          <w:sz w:val="24"/>
          <w:szCs w:val="24"/>
        </w:rPr>
        <w:tab/>
        <w:t>: Skor 4</w:t>
      </w:r>
    </w:p>
    <w:p w:rsidR="0040170C" w:rsidRPr="00B27FCE" w:rsidRDefault="0040170C" w:rsidP="00833A9F">
      <w:pPr>
        <w:pStyle w:val="DaftarParagraf"/>
        <w:numPr>
          <w:ilvl w:val="0"/>
          <w:numId w:val="4"/>
        </w:numPr>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Sangat Setuju (SS)</w:t>
      </w:r>
      <w:r w:rsidRPr="00B27FCE">
        <w:rPr>
          <w:rFonts w:ascii="Times New Roman" w:hAnsi="Times New Roman" w:cs="Times New Roman"/>
          <w:sz w:val="24"/>
          <w:szCs w:val="24"/>
        </w:rPr>
        <w:tab/>
      </w:r>
      <w:r w:rsidRPr="00B27FCE">
        <w:rPr>
          <w:rFonts w:ascii="Times New Roman" w:hAnsi="Times New Roman" w:cs="Times New Roman"/>
          <w:sz w:val="24"/>
          <w:szCs w:val="24"/>
        </w:rPr>
        <w:tab/>
        <w:t>: Skor 5</w:t>
      </w:r>
    </w:p>
    <w:p w:rsidR="00CF2BD4" w:rsidRPr="00B27FCE" w:rsidRDefault="00CF2BD4" w:rsidP="00833A9F">
      <w:pPr>
        <w:spacing w:line="240" w:lineRule="auto"/>
        <w:jc w:val="both"/>
        <w:rPr>
          <w:rFonts w:ascii="Times New Roman" w:hAnsi="Times New Roman" w:cs="Times New Roman"/>
          <w:sz w:val="24"/>
          <w:szCs w:val="24"/>
          <w:lang w:val="id-ID"/>
        </w:rPr>
      </w:pPr>
    </w:p>
    <w:p w:rsidR="008A6B06" w:rsidRPr="00B27FCE" w:rsidRDefault="0040170C" w:rsidP="00925EB4">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8A6B06" w:rsidRPr="00B27FCE">
        <w:rPr>
          <w:rFonts w:ascii="Times New Roman" w:hAnsi="Times New Roman" w:cs="Times New Roman"/>
          <w:b/>
          <w:sz w:val="24"/>
          <w:szCs w:val="24"/>
          <w:lang w:val="id-ID"/>
        </w:rPr>
        <w:t xml:space="preserve"> 1</w:t>
      </w:r>
    </w:p>
    <w:p w:rsidR="0086172F" w:rsidRPr="00B27FCE" w:rsidRDefault="0086172F" w:rsidP="00925EB4">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Definisi Operasional Variabel</w:t>
      </w:r>
    </w:p>
    <w:tbl>
      <w:tblPr>
        <w:tblStyle w:val="KisiTabel"/>
        <w:tblW w:w="793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21"/>
        <w:gridCol w:w="1505"/>
        <w:gridCol w:w="2534"/>
        <w:gridCol w:w="3278"/>
      </w:tblGrid>
      <w:tr w:rsidR="00925EB4" w:rsidRPr="00B27FCE" w:rsidTr="00925EB4">
        <w:trPr>
          <w:tblHeader/>
          <w:jc w:val="center"/>
        </w:trPr>
        <w:tc>
          <w:tcPr>
            <w:tcW w:w="510" w:type="dxa"/>
          </w:tcPr>
          <w:p w:rsidR="00925EB4" w:rsidRPr="00B27FCE" w:rsidRDefault="00925EB4" w:rsidP="00925EB4">
            <w:pPr>
              <w:jc w:val="both"/>
              <w:rPr>
                <w:rFonts w:ascii="Times New Roman" w:hAnsi="Times New Roman" w:cs="Times New Roman"/>
                <w:b/>
                <w:sz w:val="24"/>
                <w:szCs w:val="24"/>
              </w:rPr>
            </w:pPr>
            <w:r w:rsidRPr="00B27FCE">
              <w:rPr>
                <w:rFonts w:ascii="Times New Roman" w:hAnsi="Times New Roman" w:cs="Times New Roman"/>
                <w:b/>
                <w:sz w:val="24"/>
                <w:szCs w:val="24"/>
              </w:rPr>
              <w:t>No</w:t>
            </w:r>
          </w:p>
        </w:tc>
        <w:tc>
          <w:tcPr>
            <w:tcW w:w="1236" w:type="dxa"/>
          </w:tcPr>
          <w:p w:rsidR="00925EB4" w:rsidRPr="00B27FCE" w:rsidRDefault="00925EB4" w:rsidP="00A1652B">
            <w:pPr>
              <w:jc w:val="both"/>
              <w:rPr>
                <w:rFonts w:ascii="Times New Roman" w:hAnsi="Times New Roman" w:cs="Times New Roman"/>
                <w:b/>
                <w:sz w:val="24"/>
                <w:szCs w:val="24"/>
              </w:rPr>
            </w:pPr>
            <w:r w:rsidRPr="00B27FCE">
              <w:rPr>
                <w:rFonts w:ascii="Times New Roman" w:hAnsi="Times New Roman" w:cs="Times New Roman"/>
                <w:b/>
                <w:sz w:val="24"/>
                <w:szCs w:val="24"/>
              </w:rPr>
              <w:t>Variabel</w:t>
            </w:r>
          </w:p>
        </w:tc>
        <w:tc>
          <w:tcPr>
            <w:tcW w:w="2082" w:type="dxa"/>
          </w:tcPr>
          <w:p w:rsidR="00925EB4" w:rsidRPr="00B27FCE" w:rsidRDefault="00925EB4" w:rsidP="00A1652B">
            <w:pPr>
              <w:jc w:val="both"/>
              <w:rPr>
                <w:rFonts w:ascii="Times New Roman" w:hAnsi="Times New Roman" w:cs="Times New Roman"/>
                <w:b/>
                <w:sz w:val="24"/>
                <w:szCs w:val="24"/>
              </w:rPr>
            </w:pPr>
            <w:r w:rsidRPr="00B27FCE">
              <w:rPr>
                <w:rFonts w:ascii="Times New Roman" w:hAnsi="Times New Roman" w:cs="Times New Roman"/>
                <w:b/>
                <w:sz w:val="24"/>
                <w:szCs w:val="24"/>
              </w:rPr>
              <w:t>Defenisi</w:t>
            </w:r>
          </w:p>
        </w:tc>
        <w:tc>
          <w:tcPr>
            <w:tcW w:w="2693" w:type="dxa"/>
          </w:tcPr>
          <w:p w:rsidR="00925EB4" w:rsidRPr="00B27FCE" w:rsidRDefault="00925EB4" w:rsidP="00A1652B">
            <w:pPr>
              <w:jc w:val="both"/>
              <w:rPr>
                <w:rFonts w:ascii="Times New Roman" w:hAnsi="Times New Roman" w:cs="Times New Roman"/>
                <w:b/>
                <w:sz w:val="24"/>
                <w:szCs w:val="24"/>
              </w:rPr>
            </w:pPr>
            <w:r w:rsidRPr="00B27FCE">
              <w:rPr>
                <w:rFonts w:ascii="Times New Roman" w:hAnsi="Times New Roman" w:cs="Times New Roman"/>
                <w:b/>
                <w:sz w:val="24"/>
                <w:szCs w:val="24"/>
              </w:rPr>
              <w:t>Indikator</w:t>
            </w:r>
          </w:p>
        </w:tc>
      </w:tr>
      <w:tr w:rsidR="00925EB4" w:rsidRPr="00B27FCE" w:rsidTr="00925EB4">
        <w:trPr>
          <w:jc w:val="center"/>
        </w:trPr>
        <w:tc>
          <w:tcPr>
            <w:tcW w:w="510"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1.</w:t>
            </w:r>
          </w:p>
        </w:tc>
        <w:tc>
          <w:tcPr>
            <w:tcW w:w="1236"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Kualitas</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Audit (Y)</w:t>
            </w:r>
          </w:p>
        </w:tc>
        <w:tc>
          <w:tcPr>
            <w:tcW w:w="2082"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Kualitas Audit yaitu suatu bagian penting, dalam proses penyajian laporan audit atas perusahaan klien yang sedang dikerjakan oleh auditor independen</w:t>
            </w:r>
          </w:p>
        </w:tc>
        <w:tc>
          <w:tcPr>
            <w:tcW w:w="2693"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1).Kompatibilitas Pemeriksaan Dengan Standar Audit</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 xml:space="preserve">2).Kualitas Laporan Hasil </w:t>
            </w:r>
            <w:r w:rsidR="0085080A" w:rsidRPr="00B27FCE">
              <w:rPr>
                <w:rFonts w:ascii="Times New Roman" w:hAnsi="Times New Roman" w:cs="Times New Roman"/>
                <w:sz w:val="24"/>
                <w:szCs w:val="24"/>
              </w:rPr>
              <w:t>Pemeriksaannya</w:t>
            </w:r>
          </w:p>
          <w:p w:rsidR="00925EB4" w:rsidRPr="00B27FCE" w:rsidRDefault="00925EB4" w:rsidP="00A1652B">
            <w:pPr>
              <w:jc w:val="both"/>
              <w:rPr>
                <w:rFonts w:ascii="Times New Roman" w:hAnsi="Times New Roman" w:cs="Times New Roman"/>
                <w:sz w:val="24"/>
                <w:szCs w:val="24"/>
              </w:rPr>
            </w:pPr>
          </w:p>
          <w:p w:rsidR="00925EB4" w:rsidRPr="00B27FCE" w:rsidRDefault="00925EB4" w:rsidP="00A1652B">
            <w:pPr>
              <w:jc w:val="both"/>
              <w:rPr>
                <w:rFonts w:ascii="Times New Roman" w:hAnsi="Times New Roman" w:cs="Times New Roman"/>
                <w:sz w:val="24"/>
                <w:szCs w:val="24"/>
              </w:rPr>
            </w:pPr>
          </w:p>
          <w:p w:rsidR="00925EB4" w:rsidRPr="00B27FCE" w:rsidRDefault="000F2FB4" w:rsidP="00A1652B">
            <w:pPr>
              <w:jc w:val="both"/>
              <w:rPr>
                <w:rFonts w:ascii="Times New Roman" w:hAnsi="Times New Roman" w:cs="Times New Roman"/>
                <w:sz w:val="24"/>
                <w:szCs w:val="24"/>
              </w:rPr>
            </w:pPr>
            <w:r w:rsidRPr="00B27FCE">
              <w:rPr>
                <w:rFonts w:ascii="Times New Roman" w:hAnsi="Times New Roman" w:cs="Times New Roman"/>
                <w:sz w:val="24"/>
                <w:szCs w:val="24"/>
              </w:rPr>
              <w:fldChar w:fldCharType="begin" w:fldLock="1"/>
            </w:r>
            <w:r w:rsidR="00925EB4" w:rsidRPr="00B27FCE">
              <w:rPr>
                <w:rFonts w:ascii="Times New Roman" w:hAnsi="Times New Roman" w:cs="Times New Roman"/>
                <w:sz w:val="24"/>
                <w:szCs w:val="24"/>
              </w:rPr>
              <w:instrText>ADDIN CSL_CITATION { "citationItems" : [ { "id" : "ITEM-1", "itemData" : { "author" : [ { "dropping-particle" : "", "family" : "Fransiska Kovinna &amp; Betri", "given" : "", "non-dropping-particle" : "", "parse-names" : false, "suffix" : "" } ], "id" : "ITEM-1", "issued" : { "date-parts" : [ [ "0" ] ] }, "page" : "1-14", "title" : "Pengaruh Indepedensi, Pengalaman Kerja, Kompetensi, Dan Etika Auditor Terhadap Kualitas Audit (Studi Kasus Pada Kantor Akuntan Publik Di Kota Palembang)", "type" : "article-journal" }, "uris" : [ "http://www.mendeley.com/documents/?uuid=51cc746b-3746-401a-9642-604c070d263b" ] } ], "mendeley" : { "formattedCitation" : "(Fransiska Kovinna &amp; Betri, n.d.)", "plainTextFormattedCitation" : "(Fransiska Kovinna &amp; Betri, n.d.)", "previouslyFormattedCitation" : "(Fransiska Kovinna &amp; Betri, n.d.)" }, "properties" : { "noteIndex" : 0 }, "schema" : "https://github.com/citation-style-language/schema/raw/master/csl-citation.json" }</w:instrText>
            </w:r>
            <w:r w:rsidRPr="00B27FCE">
              <w:rPr>
                <w:rFonts w:ascii="Times New Roman" w:hAnsi="Times New Roman" w:cs="Times New Roman"/>
                <w:sz w:val="24"/>
                <w:szCs w:val="24"/>
              </w:rPr>
              <w:fldChar w:fldCharType="separate"/>
            </w:r>
            <w:r w:rsidR="00925EB4" w:rsidRPr="00B27FCE">
              <w:rPr>
                <w:rFonts w:ascii="Times New Roman" w:hAnsi="Times New Roman" w:cs="Times New Roman"/>
                <w:noProof/>
                <w:sz w:val="24"/>
                <w:szCs w:val="24"/>
              </w:rPr>
              <w:t>(Fransiska Kovinna &amp; Betri, n.d.)</w:t>
            </w:r>
            <w:r w:rsidRPr="00B27FCE">
              <w:rPr>
                <w:rFonts w:ascii="Times New Roman" w:hAnsi="Times New Roman" w:cs="Times New Roman"/>
                <w:sz w:val="24"/>
                <w:szCs w:val="24"/>
              </w:rPr>
              <w:fldChar w:fldCharType="end"/>
            </w:r>
          </w:p>
        </w:tc>
      </w:tr>
      <w:tr w:rsidR="00925EB4" w:rsidRPr="00B27FCE" w:rsidTr="00925EB4">
        <w:trPr>
          <w:jc w:val="center"/>
        </w:trPr>
        <w:tc>
          <w:tcPr>
            <w:tcW w:w="510"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2.</w:t>
            </w:r>
          </w:p>
        </w:tc>
        <w:tc>
          <w:tcPr>
            <w:tcW w:w="1236"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Etika Audit</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X1)</w:t>
            </w:r>
          </w:p>
        </w:tc>
        <w:tc>
          <w:tcPr>
            <w:tcW w:w="2082"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 xml:space="preserve">Etika Audit yaitu unsur-unsur yang membentuk tingkah laku dan nilai-nilai bersama yang telah disepakati untuk bekerja sesuai dengan norma-norma atau kode etik yang berguna mencapai tujuan </w:t>
            </w:r>
            <w:r w:rsidRPr="00B27FCE">
              <w:rPr>
                <w:rFonts w:ascii="Times New Roman" w:hAnsi="Times New Roman" w:cs="Times New Roman"/>
                <w:sz w:val="24"/>
                <w:szCs w:val="24"/>
              </w:rPr>
              <w:lastRenderedPageBreak/>
              <w:t>organisasi.</w:t>
            </w:r>
          </w:p>
        </w:tc>
        <w:tc>
          <w:tcPr>
            <w:tcW w:w="2693"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lastRenderedPageBreak/>
              <w:t>1).Tanggung Jawab Profesi</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2). Kepentingan Publik</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3). Integritas</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4). Objektivitas</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5). Kompetensi dan Kehati-hatian Profesional</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 xml:space="preserve">6). </w:t>
            </w:r>
            <w:r w:rsidR="0085080A" w:rsidRPr="00B27FCE">
              <w:rPr>
                <w:rFonts w:ascii="Times New Roman" w:hAnsi="Times New Roman" w:cs="Times New Roman"/>
                <w:sz w:val="24"/>
                <w:szCs w:val="24"/>
              </w:rPr>
              <w:t>Perilaku</w:t>
            </w:r>
            <w:r w:rsidRPr="00B27FCE">
              <w:rPr>
                <w:rFonts w:ascii="Times New Roman" w:hAnsi="Times New Roman" w:cs="Times New Roman"/>
                <w:sz w:val="24"/>
                <w:szCs w:val="24"/>
              </w:rPr>
              <w:t xml:space="preserve"> Profesional</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7). Standar Teknis</w:t>
            </w:r>
          </w:p>
          <w:p w:rsidR="00925EB4" w:rsidRPr="00B27FCE" w:rsidRDefault="00925EB4" w:rsidP="00A1652B">
            <w:pPr>
              <w:jc w:val="both"/>
              <w:rPr>
                <w:rFonts w:ascii="Times New Roman" w:hAnsi="Times New Roman" w:cs="Times New Roman"/>
                <w:sz w:val="24"/>
                <w:szCs w:val="24"/>
              </w:rPr>
            </w:pPr>
          </w:p>
          <w:p w:rsidR="00925EB4" w:rsidRPr="00B27FCE" w:rsidRDefault="000F2FB4" w:rsidP="00A1652B">
            <w:pPr>
              <w:jc w:val="both"/>
              <w:rPr>
                <w:rFonts w:ascii="Times New Roman" w:hAnsi="Times New Roman" w:cs="Times New Roman"/>
                <w:sz w:val="24"/>
                <w:szCs w:val="24"/>
              </w:rPr>
            </w:pPr>
            <w:r w:rsidRPr="00B27FCE">
              <w:rPr>
                <w:rFonts w:ascii="Times New Roman" w:hAnsi="Times New Roman" w:cs="Times New Roman"/>
                <w:sz w:val="24"/>
                <w:szCs w:val="24"/>
              </w:rPr>
              <w:fldChar w:fldCharType="begin" w:fldLock="1"/>
            </w:r>
            <w:r w:rsidR="00925EB4" w:rsidRPr="00B27FCE">
              <w:rPr>
                <w:rFonts w:ascii="Times New Roman" w:hAnsi="Times New Roman" w:cs="Times New Roman"/>
                <w:sz w:val="24"/>
                <w:szCs w:val="24"/>
              </w:rPr>
              <w:instrText>ADDIN CSL_CITATION { "citationItems" : [ { "id" : "ITEM-1", "itemData" : { "author" : [ { "dropping-particle" : "", "family" : "Muslih", "given" : "Zavara Nur Chrisdinawidanty ; Hiro Tugiman ; Muhama", "non-dropping-particle" : "", "parse-names" : false, "suffix" : "" } ], "container-title" : "e-Proceeding of Management", "id" : "ITEM-1", "issue" : "3", "issued" : { "date-parts" : [ [ "2016" ] ] }, "page" : "3466-3474", "title" : "Pengaruh Etika Auditor Dan Fee Audit Terhadap Kualitas Audit (Studi Kasus Pada Kantor Akuntan Publik Di Wilayah Bandung)", "type" : "article-journal", "volume" : "3" }, "uris" : [ "http://www.mendeley.com/documents/?uuid=21d2498d-c548-4096-ad62-52891b9a8322" ] } ], "mendeley" : { "formattedCitation" : "(Muslih, 2016)", "plainTextFormattedCitation" : "(Muslih, 2016)", "previouslyFormattedCitation" : "(Muslih, 2016)" }, "properties" : { "noteIndex" : 0 }, "schema" : "https://github.com/citation-style-language/schema/raw/master/csl-citation.json" }</w:instrText>
            </w:r>
            <w:r w:rsidRPr="00B27FCE">
              <w:rPr>
                <w:rFonts w:ascii="Times New Roman" w:hAnsi="Times New Roman" w:cs="Times New Roman"/>
                <w:sz w:val="24"/>
                <w:szCs w:val="24"/>
              </w:rPr>
              <w:fldChar w:fldCharType="separate"/>
            </w:r>
            <w:r w:rsidR="00925EB4" w:rsidRPr="00B27FCE">
              <w:rPr>
                <w:rFonts w:ascii="Times New Roman" w:hAnsi="Times New Roman" w:cs="Times New Roman"/>
                <w:noProof/>
                <w:sz w:val="24"/>
                <w:szCs w:val="24"/>
              </w:rPr>
              <w:t>(Muslih, 2016)</w:t>
            </w:r>
            <w:r w:rsidRPr="00B27FCE">
              <w:rPr>
                <w:rFonts w:ascii="Times New Roman" w:hAnsi="Times New Roman" w:cs="Times New Roman"/>
                <w:sz w:val="24"/>
                <w:szCs w:val="24"/>
              </w:rPr>
              <w:fldChar w:fldCharType="end"/>
            </w:r>
          </w:p>
        </w:tc>
      </w:tr>
      <w:tr w:rsidR="00925EB4" w:rsidRPr="00B27FCE" w:rsidTr="00925EB4">
        <w:trPr>
          <w:jc w:val="center"/>
        </w:trPr>
        <w:tc>
          <w:tcPr>
            <w:tcW w:w="510"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3.</w:t>
            </w:r>
          </w:p>
        </w:tc>
        <w:tc>
          <w:tcPr>
            <w:tcW w:w="1236"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Fee Audit</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X2)</w:t>
            </w:r>
          </w:p>
        </w:tc>
        <w:tc>
          <w:tcPr>
            <w:tcW w:w="2082"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Fee Audit merupakan sejumlah biaya (upah) yang dibebankan oleh auditor kepada klien (perusahaan) yang di manfaatkan sebagai proses mengaudit laporan keuangan perusahaan klien tersebut.</w:t>
            </w:r>
          </w:p>
        </w:tc>
        <w:tc>
          <w:tcPr>
            <w:tcW w:w="2693" w:type="dxa"/>
          </w:tcPr>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1). Risiko Penugasan</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2). Kompleksitas Jasa Yang Diberikan</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3). Tingkat Keahlian</w:t>
            </w:r>
          </w:p>
          <w:p w:rsidR="00925EB4" w:rsidRPr="00B27FCE" w:rsidRDefault="00925EB4" w:rsidP="00A1652B">
            <w:pPr>
              <w:jc w:val="both"/>
              <w:rPr>
                <w:rFonts w:ascii="Times New Roman" w:hAnsi="Times New Roman" w:cs="Times New Roman"/>
                <w:sz w:val="24"/>
                <w:szCs w:val="24"/>
              </w:rPr>
            </w:pPr>
            <w:r w:rsidRPr="00B27FCE">
              <w:rPr>
                <w:rFonts w:ascii="Times New Roman" w:hAnsi="Times New Roman" w:cs="Times New Roman"/>
                <w:sz w:val="24"/>
                <w:szCs w:val="24"/>
              </w:rPr>
              <w:t>4). Struktur KAP</w:t>
            </w:r>
          </w:p>
          <w:p w:rsidR="00925EB4" w:rsidRPr="00B27FCE" w:rsidRDefault="00925EB4" w:rsidP="00A1652B">
            <w:pPr>
              <w:jc w:val="both"/>
              <w:rPr>
                <w:rFonts w:ascii="Times New Roman" w:hAnsi="Times New Roman" w:cs="Times New Roman"/>
                <w:sz w:val="24"/>
                <w:szCs w:val="24"/>
              </w:rPr>
            </w:pPr>
          </w:p>
          <w:p w:rsidR="00925EB4" w:rsidRPr="00B27FCE" w:rsidRDefault="00925EB4" w:rsidP="00A1652B">
            <w:pPr>
              <w:jc w:val="both"/>
              <w:rPr>
                <w:rFonts w:ascii="Times New Roman" w:hAnsi="Times New Roman" w:cs="Times New Roman"/>
                <w:sz w:val="24"/>
                <w:szCs w:val="24"/>
              </w:rPr>
            </w:pPr>
          </w:p>
          <w:p w:rsidR="00925EB4" w:rsidRPr="00B27FCE" w:rsidRDefault="000F2FB4" w:rsidP="00A1652B">
            <w:pPr>
              <w:jc w:val="both"/>
              <w:rPr>
                <w:rFonts w:ascii="Times New Roman" w:hAnsi="Times New Roman" w:cs="Times New Roman"/>
                <w:sz w:val="24"/>
                <w:szCs w:val="24"/>
              </w:rPr>
            </w:pPr>
            <w:r w:rsidRPr="00B27FCE">
              <w:rPr>
                <w:rFonts w:ascii="Times New Roman" w:hAnsi="Times New Roman" w:cs="Times New Roman"/>
                <w:sz w:val="24"/>
                <w:szCs w:val="24"/>
              </w:rPr>
              <w:fldChar w:fldCharType="begin" w:fldLock="1"/>
            </w:r>
            <w:r w:rsidR="00925EB4" w:rsidRPr="00B27FCE">
              <w:rPr>
                <w:rFonts w:ascii="Times New Roman" w:hAnsi="Times New Roman" w:cs="Times New Roman"/>
                <w:sz w:val="24"/>
                <w:szCs w:val="24"/>
              </w:rPr>
              <w:instrText>ADDIN CSL_CITATION { "citationItems" : [ { "id" : "ITEM-1", "itemData" : { "author" : [ { "dropping-particle" : "", "family" : "Pramesti", "given" : "I Gusti Ayu Rahma", "non-dropping-particle" : "", "parse-names" : false, "suffix" : "" }, { "dropping-particle" : "", "family" : "Wiratmaja", "given" : "I Dewa Nyoman", "non-dropping-particle" : "", "parse-names" : false, "suffix" : "" } ], "container-title" : "E-jurnal Akuntansi Universitas Udayana", "id" : "ITEM-1", "issue" : "1", "issued" : { "date-parts" : [ [ "2017" ] ] }, "page" : "616-645", "title" : "Pengaruh Fee Audit, Profesionalisme Pada Kualitas Audit Dengan Kepuasan Kerja Sebagai Pemediasi", "type" : "article-journal", "volume" : "18" }, "uris" : [ "http://www.mendeley.com/documents/?uuid=1474780d-3e6c-459a-a764-959656873ff0" ] } ], "mendeley" : { "formattedCitation" : "(Pramesti &amp; Wiratmaja, 2017)", "plainTextFormattedCitation" : "(Pramesti &amp; Wiratmaja, 2017)", "previouslyFormattedCitation" : "(Pramesti &amp; Wiratmaja, 2017)" }, "properties" : { "noteIndex" : 0 }, "schema" : "https://github.com/citation-style-language/schema/raw/master/csl-citation.json" }</w:instrText>
            </w:r>
            <w:r w:rsidRPr="00B27FCE">
              <w:rPr>
                <w:rFonts w:ascii="Times New Roman" w:hAnsi="Times New Roman" w:cs="Times New Roman"/>
                <w:sz w:val="24"/>
                <w:szCs w:val="24"/>
              </w:rPr>
              <w:fldChar w:fldCharType="separate"/>
            </w:r>
            <w:r w:rsidR="00925EB4" w:rsidRPr="00B27FCE">
              <w:rPr>
                <w:rFonts w:ascii="Times New Roman" w:hAnsi="Times New Roman" w:cs="Times New Roman"/>
                <w:noProof/>
                <w:sz w:val="24"/>
                <w:szCs w:val="24"/>
              </w:rPr>
              <w:t>(Pramesti &amp; Wiratmaja, 2017)</w:t>
            </w:r>
            <w:r w:rsidRPr="00B27FCE">
              <w:rPr>
                <w:rFonts w:ascii="Times New Roman" w:hAnsi="Times New Roman" w:cs="Times New Roman"/>
                <w:sz w:val="24"/>
                <w:szCs w:val="24"/>
              </w:rPr>
              <w:fldChar w:fldCharType="end"/>
            </w:r>
          </w:p>
        </w:tc>
      </w:tr>
    </w:tbl>
    <w:p w:rsidR="0086172F" w:rsidRPr="00B27FCE" w:rsidRDefault="0086172F" w:rsidP="00A1652B">
      <w:pPr>
        <w:spacing w:after="0" w:line="240" w:lineRule="auto"/>
        <w:jc w:val="both"/>
        <w:rPr>
          <w:rFonts w:ascii="Times New Roman" w:hAnsi="Times New Roman" w:cs="Times New Roman"/>
          <w:b/>
          <w:sz w:val="24"/>
          <w:szCs w:val="24"/>
          <w:lang w:val="id-ID"/>
        </w:rPr>
      </w:pPr>
    </w:p>
    <w:p w:rsidR="0040170C" w:rsidRPr="00B27FCE" w:rsidRDefault="0040170C" w:rsidP="00A1652B">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Menurut hubungan antar variabel maka macam – macam variabel yang digunakan adalah :</w:t>
      </w:r>
    </w:p>
    <w:p w:rsidR="0040170C" w:rsidRPr="00B27FCE" w:rsidRDefault="0040170C" w:rsidP="00A1652B">
      <w:pPr>
        <w:pStyle w:val="DaftarParagraf"/>
        <w:numPr>
          <w:ilvl w:val="0"/>
          <w:numId w:val="5"/>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Variabel Bebas (Variabel Independen)</w:t>
      </w:r>
    </w:p>
    <w:p w:rsidR="0040170C" w:rsidRPr="00B27FCE" w:rsidRDefault="0040170C" w:rsidP="00A1652B">
      <w:pPr>
        <w:pStyle w:val="DaftarParagraf"/>
        <w:spacing w:line="240" w:lineRule="auto"/>
        <w:ind w:left="709"/>
        <w:jc w:val="both"/>
        <w:rPr>
          <w:rFonts w:ascii="Times New Roman" w:hAnsi="Times New Roman" w:cs="Times New Roman"/>
          <w:sz w:val="24"/>
          <w:szCs w:val="24"/>
        </w:rPr>
      </w:pPr>
      <w:r w:rsidRPr="00B27FCE">
        <w:rPr>
          <w:rFonts w:ascii="Times New Roman" w:hAnsi="Times New Roman" w:cs="Times New Roman"/>
          <w:sz w:val="24"/>
          <w:szCs w:val="24"/>
        </w:rPr>
        <w:t xml:space="preserve">Variabel bebas merupakan variabel yang mempengaruhi atau bisa dikatakan sebagai variabel yang menjadi sebab perubahan timbulnya variabel dependen (variabel terikat), yang menjadi variabel bebas didalam penelitian ini adalah Etika Audit dan </w:t>
      </w:r>
      <w:r w:rsidRPr="00B27FCE">
        <w:rPr>
          <w:rFonts w:ascii="Times New Roman" w:hAnsi="Times New Roman" w:cs="Times New Roman"/>
          <w:i/>
          <w:sz w:val="24"/>
          <w:szCs w:val="24"/>
        </w:rPr>
        <w:t>Fee</w:t>
      </w:r>
      <w:r w:rsidRPr="00B27FCE">
        <w:rPr>
          <w:rFonts w:ascii="Times New Roman" w:hAnsi="Times New Roman" w:cs="Times New Roman"/>
          <w:sz w:val="24"/>
          <w:szCs w:val="24"/>
        </w:rPr>
        <w:t xml:space="preserve"> Audit.</w:t>
      </w:r>
    </w:p>
    <w:p w:rsidR="0040170C" w:rsidRPr="00B27FCE" w:rsidRDefault="0040170C" w:rsidP="00A1652B">
      <w:pPr>
        <w:pStyle w:val="DaftarParagraf"/>
        <w:numPr>
          <w:ilvl w:val="0"/>
          <w:numId w:val="5"/>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Variabel Terikat (Variabel Dependen)</w:t>
      </w:r>
    </w:p>
    <w:p w:rsidR="0040170C" w:rsidRPr="00B27FCE" w:rsidRDefault="0040170C" w:rsidP="00A1652B">
      <w:pPr>
        <w:pStyle w:val="DaftarParagraf"/>
        <w:spacing w:line="240" w:lineRule="auto"/>
        <w:ind w:left="709"/>
        <w:jc w:val="both"/>
        <w:rPr>
          <w:rFonts w:ascii="Times New Roman" w:hAnsi="Times New Roman" w:cs="Times New Roman"/>
          <w:sz w:val="24"/>
          <w:szCs w:val="24"/>
        </w:rPr>
      </w:pPr>
      <w:r w:rsidRPr="00B27FCE">
        <w:rPr>
          <w:rFonts w:ascii="Times New Roman" w:hAnsi="Times New Roman" w:cs="Times New Roman"/>
          <w:sz w:val="24"/>
          <w:szCs w:val="24"/>
        </w:rPr>
        <w:t xml:space="preserve">Variabel terikat merupakan variabel yang dipengaruhi atau bisa dikatakan sebagai variabel yang menjadi akibat dari adanya variabel bebas. Adapun yang menjadi </w:t>
      </w:r>
      <w:r w:rsidR="0085080A" w:rsidRPr="00B27FCE">
        <w:rPr>
          <w:rFonts w:ascii="Times New Roman" w:hAnsi="Times New Roman" w:cs="Times New Roman"/>
          <w:sz w:val="24"/>
          <w:szCs w:val="24"/>
        </w:rPr>
        <w:t>variabel</w:t>
      </w:r>
      <w:r w:rsidRPr="00B27FCE">
        <w:rPr>
          <w:rFonts w:ascii="Times New Roman" w:hAnsi="Times New Roman" w:cs="Times New Roman"/>
          <w:sz w:val="24"/>
          <w:szCs w:val="24"/>
        </w:rPr>
        <w:t xml:space="preserve"> terikat </w:t>
      </w:r>
      <w:r w:rsidR="0085080A" w:rsidRPr="00B27FCE">
        <w:rPr>
          <w:rFonts w:ascii="Times New Roman" w:hAnsi="Times New Roman" w:cs="Times New Roman"/>
          <w:sz w:val="24"/>
          <w:szCs w:val="24"/>
        </w:rPr>
        <w:t>di dalam</w:t>
      </w:r>
      <w:r w:rsidRPr="00B27FCE">
        <w:rPr>
          <w:rFonts w:ascii="Times New Roman" w:hAnsi="Times New Roman" w:cs="Times New Roman"/>
          <w:sz w:val="24"/>
          <w:szCs w:val="24"/>
        </w:rPr>
        <w:t xml:space="preserve"> penelitian ini adalah Kualitas Audit.</w:t>
      </w:r>
    </w:p>
    <w:p w:rsidR="00CF52C9" w:rsidRPr="00B27FCE" w:rsidRDefault="00CF52C9" w:rsidP="00A1652B">
      <w:pPr>
        <w:spacing w:after="0" w:line="240" w:lineRule="auto"/>
        <w:jc w:val="both"/>
        <w:rPr>
          <w:rFonts w:ascii="Times New Roman" w:hAnsi="Times New Roman" w:cs="Times New Roman"/>
          <w:sz w:val="24"/>
          <w:szCs w:val="24"/>
          <w:lang w:val="id-ID"/>
        </w:rPr>
      </w:pPr>
    </w:p>
    <w:p w:rsidR="0040170C" w:rsidRPr="00B27FCE" w:rsidRDefault="00640881" w:rsidP="00A1652B">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Uji </w:t>
      </w:r>
      <w:r w:rsidR="0085080A" w:rsidRPr="00B27FCE">
        <w:rPr>
          <w:rFonts w:ascii="Times New Roman" w:hAnsi="Times New Roman" w:cs="Times New Roman"/>
          <w:sz w:val="24"/>
          <w:szCs w:val="24"/>
          <w:lang w:val="id-ID"/>
        </w:rPr>
        <w:t>instrumen</w:t>
      </w:r>
      <w:r w:rsidRPr="00B27FCE">
        <w:rPr>
          <w:rFonts w:ascii="Times New Roman" w:hAnsi="Times New Roman" w:cs="Times New Roman"/>
          <w:sz w:val="24"/>
          <w:szCs w:val="24"/>
          <w:lang w:val="id-ID"/>
        </w:rPr>
        <w:t xml:space="preserve"> penelitian terdiri dari :</w:t>
      </w:r>
    </w:p>
    <w:p w:rsidR="00640881" w:rsidRPr="00B27FCE" w:rsidRDefault="00640881" w:rsidP="00A1652B">
      <w:pPr>
        <w:pStyle w:val="DaftarParagraf"/>
        <w:numPr>
          <w:ilvl w:val="0"/>
          <w:numId w:val="6"/>
        </w:numPr>
        <w:spacing w:line="240" w:lineRule="auto"/>
        <w:ind w:left="1134" w:hanging="283"/>
        <w:jc w:val="both"/>
        <w:rPr>
          <w:rFonts w:ascii="Times New Roman" w:hAnsi="Times New Roman" w:cs="Times New Roman"/>
          <w:sz w:val="24"/>
          <w:szCs w:val="24"/>
        </w:rPr>
      </w:pPr>
      <w:r w:rsidRPr="00B27FCE">
        <w:rPr>
          <w:rFonts w:ascii="Times New Roman" w:hAnsi="Times New Roman" w:cs="Times New Roman"/>
          <w:sz w:val="24"/>
          <w:szCs w:val="24"/>
        </w:rPr>
        <w:t>Uji Validitas</w:t>
      </w:r>
    </w:p>
    <w:p w:rsidR="00640881" w:rsidRPr="00B27FCE" w:rsidRDefault="00640881" w:rsidP="00A1652B">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Uji validitas ini bermaksud untuk mengetahui seberapa cermat suatu item dalam mengukur apa yang ingin di ukur. Item biasanya berupa pertanyaan dan pernyataan yang ditujukan kepada responden dengan menggunakan bentuk kuesioner dengan tujuan untuk mengungkapkan sesuatu</w:t>
      </w:r>
      <w:r w:rsidR="000F2FB4" w:rsidRPr="00B27FCE">
        <w:rPr>
          <w:rFonts w:ascii="Times New Roman" w:hAnsi="Times New Roman" w:cs="Times New Roman"/>
          <w:sz w:val="24"/>
          <w:szCs w:val="24"/>
        </w:rPr>
        <w:fldChar w:fldCharType="begin" w:fldLock="1"/>
      </w:r>
      <w:r w:rsidR="00DD599A" w:rsidRPr="00B27FCE">
        <w:rPr>
          <w:rFonts w:ascii="Times New Roman" w:hAnsi="Times New Roman" w:cs="Times New Roman"/>
          <w:sz w:val="24"/>
          <w:szCs w:val="24"/>
        </w:rPr>
        <w:instrText>ADDIN CSL_CITATION { "citationItems" : [ { "id" : "ITEM-1", "itemData" : { "ISBN" : "13-9789798774645", "author" : [ { "dropping-particle" : "", "family" : "Duwi Priyatno", "given" : "", "non-dropping-particle" : "", "parse-names" : false, "suffix" : "" } ], "id" : "ITEM-1", "issued" : { "date-parts" : [ [ "2016" ] ] }, "publisher" : "Mediakom", "publisher-place" : "Yogyakarta", "title" : "Spss Hand Book Analisis Data, Olahan Data, &amp; Penyelesaian Kasus-Kasus Statistik", "type" : "book" }, "uris" : [ "http://www.mendeley.com/documents/?uuid=66f570f4-1e8c-4097-91ee-d9f7b64fa06e", "http://www.mendeley.com/documents/?uuid=dd8d495e-1a38-4c64-9029-d25fa227eec8" ] } ], "mendeley" : { "formattedCitation" : "(Duwi Priyatno, 2016)", "plainTextFormattedCitation" : "(Duwi Priyatno, 2016)", "previouslyFormattedCitation" : "(Duwi Priyatno,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Duwi Priyatno,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Uji validitas yang digunakan adalah metode korelasi </w:t>
      </w:r>
      <w:r w:rsidR="0085080A" w:rsidRPr="00B27FCE">
        <w:rPr>
          <w:rFonts w:ascii="Times New Roman" w:hAnsi="Times New Roman" w:cs="Times New Roman"/>
          <w:sz w:val="24"/>
          <w:szCs w:val="24"/>
        </w:rPr>
        <w:t>Pearson</w:t>
      </w:r>
      <w:r w:rsidRPr="00B27FCE">
        <w:rPr>
          <w:rFonts w:ascii="Times New Roman" w:hAnsi="Times New Roman" w:cs="Times New Roman"/>
          <w:sz w:val="24"/>
          <w:szCs w:val="24"/>
        </w:rPr>
        <w:t xml:space="preserve"> dengan cara mengkorelasikan skor item dengan skor totalnya. Jika nilai positif dan r hitung ≥ r tabel maka item dapat dinyatakan valid, jika r hitung &lt; r tabel maka item dinyatakan tidak valid.</w:t>
      </w:r>
    </w:p>
    <w:p w:rsidR="00640881" w:rsidRPr="00B27FCE" w:rsidRDefault="00640881" w:rsidP="00A1652B">
      <w:pPr>
        <w:pStyle w:val="DaftarParagraf"/>
        <w:numPr>
          <w:ilvl w:val="0"/>
          <w:numId w:val="6"/>
        </w:numPr>
        <w:spacing w:line="240" w:lineRule="auto"/>
        <w:ind w:left="1134" w:hanging="283"/>
        <w:jc w:val="both"/>
        <w:rPr>
          <w:rFonts w:ascii="Times New Roman" w:hAnsi="Times New Roman" w:cs="Times New Roman"/>
          <w:sz w:val="24"/>
          <w:szCs w:val="24"/>
        </w:rPr>
      </w:pPr>
      <w:r w:rsidRPr="00B27FCE">
        <w:rPr>
          <w:rFonts w:ascii="Times New Roman" w:hAnsi="Times New Roman" w:cs="Times New Roman"/>
          <w:sz w:val="24"/>
          <w:szCs w:val="24"/>
        </w:rPr>
        <w:t>Uji Reliabilitas</w:t>
      </w:r>
    </w:p>
    <w:p w:rsidR="00640881" w:rsidRPr="00B27FCE" w:rsidRDefault="00640881" w:rsidP="00A1652B">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 xml:space="preserve">Menurut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ISBN" : "9798726464", "author" : [ { "dropping-particle" : "", "family" : "Abdullah", "given" : "Ma'ruf", "non-dropping-particle" : "", "parse-names" : false, "suffix" : "" } ], "id" : "ITEM-1", "issued" : { "date-parts" : [ [ "2015" ] ] }, "number-of-pages" : "234", "title" : "Metodologi Penelitian Kuantitatif", "type" : "book" }, "uris" : [ "http://www.mendeley.com/documents/?uuid=90d46dd2-6629-4662-8cd9-9c30bdb5b406" ] } ], "mendeley" : { "formattedCitation" : "(Abdullah, 2015)", "plainTextFormattedCitation" : "(Abdullah, 2015)", "previouslyFormattedCitation" : "(Abdullah, 2015)"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Abdullah, 2015)</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reliabilitas merupakan istilah yang dipakai untuk menunjukkan sejauh mana suatu hasil </w:t>
      </w:r>
      <w:r w:rsidR="0085080A" w:rsidRPr="00B27FCE">
        <w:rPr>
          <w:rFonts w:ascii="Times New Roman" w:hAnsi="Times New Roman" w:cs="Times New Roman"/>
          <w:sz w:val="24"/>
          <w:szCs w:val="24"/>
        </w:rPr>
        <w:t>pengukuran</w:t>
      </w:r>
      <w:r w:rsidRPr="00B27FCE">
        <w:rPr>
          <w:rFonts w:ascii="Times New Roman" w:hAnsi="Times New Roman" w:cs="Times New Roman"/>
          <w:sz w:val="24"/>
          <w:szCs w:val="24"/>
        </w:rPr>
        <w:t xml:space="preserve"> relatif konsisten apabila alat ukur itu di gunakan berulang kali. Selanjutnya  dia juga mengatakan bahwa jika alat ukur itu sudah valid maka selanjutnya alat ukur itu di uji pula reliabilitasnya. Uji reliabilitas untuk alternatif jawaban menggunakan uji </w:t>
      </w:r>
      <w:r w:rsidRPr="00B27FCE">
        <w:rPr>
          <w:rFonts w:ascii="Times New Roman" w:hAnsi="Times New Roman" w:cs="Times New Roman"/>
          <w:i/>
          <w:sz w:val="24"/>
          <w:szCs w:val="24"/>
        </w:rPr>
        <w:t>Cronbach Alpha</w:t>
      </w:r>
      <w:r w:rsidRPr="00B27FCE">
        <w:rPr>
          <w:rFonts w:ascii="Times New Roman" w:hAnsi="Times New Roman" w:cs="Times New Roman"/>
          <w:sz w:val="24"/>
          <w:szCs w:val="24"/>
        </w:rPr>
        <w:t>. Yang nilainya akan dibandingkan dengan nilai koefisien reliabilitas minimal yang dapat diterima yaitu 0,6.</w:t>
      </w:r>
    </w:p>
    <w:p w:rsidR="00640881" w:rsidRPr="00B27FCE" w:rsidRDefault="00640881" w:rsidP="00A1652B">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lastRenderedPageBreak/>
        <w:t xml:space="preserve">Menurut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id" : "ITEM-1", "issued" : { "date-parts" : [ [ "2016" ] ] }, "number-of-pages" : "1-440", "title" : "Aplikasi Analisis Multivariete dengan program IBM SPSS 23", "type" : "book" }, "uris" : [ "http://www.mendeley.com/documents/?uuid=a4409703-6ee3-459f-b107-1c15eaf99a3c" ] } ], "mendeley" : { "formattedCitation" : "(Ghozali, 2016)", "plainTextFormattedCitation" : "(Ghozali, 2016)", "previouslyFormattedCitation" : "(Ghozali,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Ghozali,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dasar pengambilan keputusan uji reliabilitas adalah sebagai berikut :</w:t>
      </w:r>
    </w:p>
    <w:p w:rsidR="00640881" w:rsidRPr="00B27FCE" w:rsidRDefault="00640881" w:rsidP="00A1652B">
      <w:pPr>
        <w:pStyle w:val="DaftarParagraf"/>
        <w:numPr>
          <w:ilvl w:val="0"/>
          <w:numId w:val="7"/>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Jika nilai reliabilitas &lt; 0,6 dikatakan kurang baik.</w:t>
      </w:r>
    </w:p>
    <w:p w:rsidR="00640881" w:rsidRPr="00B27FCE" w:rsidRDefault="00640881" w:rsidP="00A1652B">
      <w:pPr>
        <w:pStyle w:val="DaftarParagraf"/>
        <w:numPr>
          <w:ilvl w:val="0"/>
          <w:numId w:val="7"/>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Jika nilai reliabilitas 0,7 dikatakan diterima.</w:t>
      </w:r>
    </w:p>
    <w:p w:rsidR="00640881" w:rsidRPr="00B27FCE" w:rsidRDefault="00640881" w:rsidP="00A1652B">
      <w:pPr>
        <w:pStyle w:val="DaftarParagraf"/>
        <w:numPr>
          <w:ilvl w:val="0"/>
          <w:numId w:val="7"/>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Jika nilai reliabilitas &gt; 0,8 dikatakan baik.</w:t>
      </w:r>
    </w:p>
    <w:p w:rsidR="00640881" w:rsidRPr="00B27FCE" w:rsidRDefault="00640881" w:rsidP="00A1652B">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Uji asumsi klasik terdiri dari :</w:t>
      </w:r>
    </w:p>
    <w:p w:rsidR="00640881" w:rsidRPr="00B27FCE" w:rsidRDefault="00640881" w:rsidP="00A1652B">
      <w:pPr>
        <w:pStyle w:val="DaftarParagraf"/>
        <w:numPr>
          <w:ilvl w:val="0"/>
          <w:numId w:val="8"/>
        </w:numPr>
        <w:spacing w:line="240" w:lineRule="auto"/>
        <w:ind w:left="1134" w:hanging="283"/>
        <w:jc w:val="both"/>
        <w:rPr>
          <w:rFonts w:ascii="Times New Roman" w:hAnsi="Times New Roman" w:cs="Times New Roman"/>
          <w:sz w:val="24"/>
          <w:szCs w:val="24"/>
        </w:rPr>
      </w:pPr>
      <w:r w:rsidRPr="00B27FCE">
        <w:rPr>
          <w:rFonts w:ascii="Times New Roman" w:hAnsi="Times New Roman" w:cs="Times New Roman"/>
          <w:sz w:val="24"/>
          <w:szCs w:val="24"/>
        </w:rPr>
        <w:t>Uji Normalitas</w:t>
      </w:r>
    </w:p>
    <w:p w:rsidR="00640881" w:rsidRPr="00B27FCE" w:rsidRDefault="00640881" w:rsidP="00A1652B">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Uji normalitas ini bertujuan untuk menguji apakah dalam model regresi, variabel pengganggu atau residual memiliki distribusi normal atau tidak.</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id" : "ITEM-1", "issued" : { "date-parts" : [ [ "2016" ] ] }, "number-of-pages" : "1-440", "title" : "Aplikasi Analisis Multivariete dengan program IBM SPSS 23", "type" : "book" }, "uris" : [ "http://www.mendeley.com/documents/?uuid=a4409703-6ee3-459f-b107-1c15eaf99a3c" ] } ], "mendeley" : { "formattedCitation" : "(Ghozali, 2016)", "plainTextFormattedCitation" : "(Ghozali, 2016)", "previouslyFormattedCitation" : "(Ghozali,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Ghozali,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dengan menggunakan Uji </w:t>
      </w:r>
      <w:r w:rsidRPr="00B27FCE">
        <w:rPr>
          <w:rFonts w:ascii="Times New Roman" w:hAnsi="Times New Roman" w:cs="Times New Roman"/>
          <w:i/>
          <w:sz w:val="24"/>
          <w:szCs w:val="24"/>
        </w:rPr>
        <w:t>Kolmogorov-Smirnov</w:t>
      </w:r>
      <w:r w:rsidRPr="00B27FCE">
        <w:rPr>
          <w:rFonts w:ascii="Times New Roman" w:hAnsi="Times New Roman" w:cs="Times New Roman"/>
          <w:sz w:val="24"/>
          <w:szCs w:val="24"/>
        </w:rPr>
        <w:t xml:space="preserve"> adalah salah satu uji yang paling sering digunakan, dengan melihat nilai </w:t>
      </w:r>
      <w:r w:rsidRPr="00B27FCE">
        <w:rPr>
          <w:rFonts w:ascii="Times New Roman" w:hAnsi="Times New Roman" w:cs="Times New Roman"/>
          <w:i/>
          <w:sz w:val="24"/>
          <w:szCs w:val="24"/>
        </w:rPr>
        <w:t>Kolmogorov-Smirnov</w:t>
      </w:r>
      <w:r w:rsidRPr="00B27FCE">
        <w:rPr>
          <w:rFonts w:ascii="Times New Roman" w:hAnsi="Times New Roman" w:cs="Times New Roman"/>
          <w:sz w:val="24"/>
          <w:szCs w:val="24"/>
        </w:rPr>
        <w:t xml:space="preserve">&gt; alpha 5%. Jika nilai </w:t>
      </w:r>
      <w:r w:rsidRPr="00B27FCE">
        <w:rPr>
          <w:rFonts w:ascii="Times New Roman" w:hAnsi="Times New Roman" w:cs="Times New Roman"/>
          <w:i/>
          <w:sz w:val="24"/>
          <w:szCs w:val="24"/>
        </w:rPr>
        <w:t>Kolmogorov-Smirnov</w:t>
      </w:r>
      <w:r w:rsidRPr="00B27FCE">
        <w:rPr>
          <w:rFonts w:ascii="Times New Roman" w:hAnsi="Times New Roman" w:cs="Times New Roman"/>
          <w:sz w:val="24"/>
          <w:szCs w:val="24"/>
        </w:rPr>
        <w:t xml:space="preserve"> besar dari pada alpha 5% maka data tersebut normal karena terbebas dari indikasi normalitas dan sebaliknya.</w:t>
      </w:r>
    </w:p>
    <w:p w:rsidR="00640881" w:rsidRPr="00B27FCE" w:rsidRDefault="00640881" w:rsidP="00A1652B">
      <w:pPr>
        <w:pStyle w:val="DaftarParagraf"/>
        <w:numPr>
          <w:ilvl w:val="0"/>
          <w:numId w:val="8"/>
        </w:numPr>
        <w:spacing w:line="240" w:lineRule="auto"/>
        <w:ind w:left="1134" w:hanging="283"/>
        <w:jc w:val="both"/>
        <w:rPr>
          <w:rFonts w:ascii="Times New Roman" w:hAnsi="Times New Roman" w:cs="Times New Roman"/>
          <w:sz w:val="24"/>
          <w:szCs w:val="24"/>
        </w:rPr>
      </w:pPr>
      <w:r w:rsidRPr="00B27FCE">
        <w:rPr>
          <w:rFonts w:ascii="Times New Roman" w:hAnsi="Times New Roman" w:cs="Times New Roman"/>
          <w:sz w:val="24"/>
          <w:szCs w:val="24"/>
        </w:rPr>
        <w:t>Uji Multikolinearitas</w:t>
      </w:r>
    </w:p>
    <w:p w:rsidR="00CF52C9" w:rsidRPr="00B27FCE" w:rsidRDefault="00640881" w:rsidP="001F3CE2">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 xml:space="preserve">Uji multikolinearitas bertujuan untuk menguji apakah model regresi ditemukan adanya korelasi antar variabel bebas (independen). Model regresi </w:t>
      </w:r>
      <w:r w:rsidR="0085080A" w:rsidRPr="00B27FCE">
        <w:rPr>
          <w:rFonts w:ascii="Times New Roman" w:hAnsi="Times New Roman" w:cs="Times New Roman"/>
          <w:sz w:val="24"/>
          <w:szCs w:val="24"/>
        </w:rPr>
        <w:t>di antara</w:t>
      </w:r>
      <w:r w:rsidRPr="00B27FCE">
        <w:rPr>
          <w:rFonts w:ascii="Times New Roman" w:hAnsi="Times New Roman" w:cs="Times New Roman"/>
          <w:sz w:val="24"/>
          <w:szCs w:val="24"/>
        </w:rPr>
        <w:t xml:space="preserve"> variabel independen. Jika variabel independen saling berkorelasi, maka variabel – variabel ini tidak orthogonal. Variabel orthogonal adalah variabel independen sama dengan nol</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id" : "ITEM-1", "issued" : { "date-parts" : [ [ "2016" ] ] }, "number-of-pages" : "1-440", "title" : "Aplikasi Analisis Multivariete dengan program IBM SPSS 23", "type" : "book" }, "uris" : [ "http://www.mendeley.com/documents/?uuid=a4409703-6ee3-459f-b107-1c15eaf99a3c" ] } ], "mendeley" : { "formattedCitation" : "(Ghozali, 2016)", "plainTextFormattedCitation" : "(Ghozali, 2016)", "previouslyFormattedCitation" : "(Ghozali,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Ghozali,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Korelasi antar variabel bebas dapat dideteksi dengan menggunakan </w:t>
      </w:r>
      <w:r w:rsidRPr="00B27FCE">
        <w:rPr>
          <w:rFonts w:ascii="Times New Roman" w:hAnsi="Times New Roman" w:cs="Times New Roman"/>
          <w:i/>
          <w:sz w:val="24"/>
          <w:szCs w:val="24"/>
        </w:rPr>
        <w:t xml:space="preserve">Variance Inflation Faktor </w:t>
      </w:r>
      <w:r w:rsidRPr="00B27FCE">
        <w:rPr>
          <w:rFonts w:ascii="Times New Roman" w:hAnsi="Times New Roman" w:cs="Times New Roman"/>
          <w:sz w:val="24"/>
          <w:szCs w:val="24"/>
        </w:rPr>
        <w:t xml:space="preserve">(VIF) dengan kriteria yaitu jika angka </w:t>
      </w:r>
      <w:r w:rsidRPr="00B27FCE">
        <w:rPr>
          <w:rFonts w:ascii="Times New Roman" w:hAnsi="Times New Roman" w:cs="Times New Roman"/>
          <w:i/>
          <w:sz w:val="24"/>
          <w:szCs w:val="24"/>
        </w:rPr>
        <w:t>tolerance</w:t>
      </w:r>
      <w:r w:rsidRPr="00B27FCE">
        <w:rPr>
          <w:rFonts w:ascii="Times New Roman" w:hAnsi="Times New Roman" w:cs="Times New Roman"/>
          <w:sz w:val="24"/>
          <w:szCs w:val="24"/>
        </w:rPr>
        <w:t xml:space="preserve"> diatas 0,1 dan VIF &lt; 10 dikatakan tidak terdapat gejala multikolinearitas dan jika angka </w:t>
      </w:r>
      <w:r w:rsidRPr="00B27FCE">
        <w:rPr>
          <w:rFonts w:ascii="Times New Roman" w:hAnsi="Times New Roman" w:cs="Times New Roman"/>
          <w:i/>
          <w:sz w:val="24"/>
          <w:szCs w:val="24"/>
        </w:rPr>
        <w:t>tolerance</w:t>
      </w:r>
      <w:r w:rsidRPr="00B27FCE">
        <w:rPr>
          <w:rFonts w:ascii="Times New Roman" w:hAnsi="Times New Roman" w:cs="Times New Roman"/>
          <w:sz w:val="24"/>
          <w:szCs w:val="24"/>
        </w:rPr>
        <w:t xml:space="preserve"> dibawah 0,1 dan VIF &gt; 10 dikatakan terdapat gejala multikolinearitas.</w:t>
      </w:r>
    </w:p>
    <w:p w:rsidR="00640881" w:rsidRPr="00B27FCE" w:rsidRDefault="00640881" w:rsidP="00A1652B">
      <w:pPr>
        <w:pStyle w:val="DaftarParagraf"/>
        <w:numPr>
          <w:ilvl w:val="0"/>
          <w:numId w:val="8"/>
        </w:numPr>
        <w:spacing w:line="240" w:lineRule="auto"/>
        <w:ind w:left="1134" w:hanging="283"/>
        <w:jc w:val="both"/>
        <w:rPr>
          <w:rFonts w:ascii="Times New Roman" w:hAnsi="Times New Roman" w:cs="Times New Roman"/>
          <w:sz w:val="24"/>
          <w:szCs w:val="24"/>
        </w:rPr>
      </w:pPr>
      <w:r w:rsidRPr="00B27FCE">
        <w:rPr>
          <w:rFonts w:ascii="Times New Roman" w:hAnsi="Times New Roman" w:cs="Times New Roman"/>
          <w:sz w:val="24"/>
          <w:szCs w:val="24"/>
        </w:rPr>
        <w:t>Uji Heteroskedastisitas</w:t>
      </w:r>
    </w:p>
    <w:p w:rsidR="00640881" w:rsidRPr="00B27FCE" w:rsidRDefault="00640881" w:rsidP="00A1652B">
      <w:pPr>
        <w:pStyle w:val="DaftarParagraf"/>
        <w:spacing w:line="240" w:lineRule="auto"/>
        <w:ind w:left="1134"/>
        <w:jc w:val="both"/>
        <w:rPr>
          <w:rFonts w:ascii="Times New Roman" w:hAnsi="Times New Roman" w:cs="Times New Roman"/>
          <w:sz w:val="24"/>
          <w:szCs w:val="24"/>
        </w:rPr>
      </w:pPr>
      <w:r w:rsidRPr="00B27FCE">
        <w:rPr>
          <w:rFonts w:ascii="Times New Roman" w:hAnsi="Times New Roman" w:cs="Times New Roman"/>
          <w:sz w:val="24"/>
          <w:szCs w:val="24"/>
        </w:rPr>
        <w:t>Uji heteriskedastisitas bertujuan untuk menguji apakah dlam model regresi terjadi ketidaksamaan variance dari risidual satu pengamatan ke pengamatan yang lain</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id" : "ITEM-1", "issued" : { "date-parts" : [ [ "2016" ] ] }, "number-of-pages" : "1-440", "title" : "Aplikasi Analisis Multivariete dengan program IBM SPSS 23", "type" : "book" }, "uris" : [ "http://www.mendeley.com/documents/?uuid=a4409703-6ee3-459f-b107-1c15eaf99a3c" ] } ], "mendeley" : { "formattedCitation" : "(Ghozali, 2016)", "plainTextFormattedCitation" : "(Ghozali, 2016)", "previouslyFormattedCitation" : "(Ghozali, 2016)"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Ghozali, 2016)</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Untuk mendeteksi ada atau tidaknya </w:t>
      </w:r>
      <w:r w:rsidRPr="00B27FCE">
        <w:rPr>
          <w:rFonts w:ascii="Times New Roman" w:hAnsi="Times New Roman" w:cs="Times New Roman"/>
          <w:i/>
          <w:sz w:val="24"/>
          <w:szCs w:val="24"/>
        </w:rPr>
        <w:t>heteriskedastisitas</w:t>
      </w:r>
      <w:r w:rsidRPr="00B27FCE">
        <w:rPr>
          <w:rFonts w:ascii="Times New Roman" w:hAnsi="Times New Roman" w:cs="Times New Roman"/>
          <w:sz w:val="24"/>
          <w:szCs w:val="24"/>
        </w:rPr>
        <w:t xml:space="preserve"> didalam model regresi dapat menggunakan beberapa cara, salah satunya dengan uji glejser. Dalam hasil pengujian dengan uji glejser ini dilakukan dengan cara meregresikan antara variabel independen dengan nilai absolud risidualnya (ABS_RES). Jika nilai signifikan antara variabel independen dengan absolud residual lebih dari 0,05 maka tidak terjadi masalah heteroskedastisitas.</w:t>
      </w:r>
    </w:p>
    <w:p w:rsidR="00640881" w:rsidRPr="00B27FCE" w:rsidRDefault="00640881" w:rsidP="00A1652B">
      <w:pPr>
        <w:spacing w:after="0"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Uji hipotesis terdiri dari :</w:t>
      </w:r>
    </w:p>
    <w:p w:rsidR="00640881" w:rsidRPr="00B27FCE" w:rsidRDefault="00640881" w:rsidP="00A1652B">
      <w:pPr>
        <w:spacing w:after="0" w:line="240" w:lineRule="auto"/>
        <w:ind w:left="709"/>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1. Uji Regresi Linear Berganda</w:t>
      </w:r>
    </w:p>
    <w:p w:rsidR="00640881" w:rsidRPr="00B27FCE" w:rsidRDefault="00640881" w:rsidP="00A1652B">
      <w:pPr>
        <w:spacing w:after="0" w:line="240" w:lineRule="auto"/>
        <w:ind w:left="993" w:firstLine="141"/>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Analisis regresi berganda digunakan untuk mengetahui apakah variabel bebas secara bersama mempengaruhi variabel terikat </w:t>
      </w:r>
      <w:r w:rsidR="000F2FB4"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ADDIN CSL_CITATION { "citationItems" : [ { "id" : "ITEM-1", "itemData" : { "ISBN" : "13-9789798774645", "author" : [ { "dropping-particle" : "", "family" : "Duwi Priyatno", "given" : "", "non-dropping-particle" : "", "parse-names" : false, "suffix" : "" } ], "id" : "ITEM-1", "issued" : { "date-parts" : [ [ "2016" ] ] }, "publisher" : "Mediakom", "publisher-place" : "Yogyakarta", "title" : "Spss Hand Book Analisis Data, Olahan Data, &amp; Penyelesaian Kasus-Kasus Statistik", "type" : "book" }, "uris" : [ "http://www.mendeley.com/documents/?uuid=dd8d495e-1a38-4c64-9029-d25fa227eec8", "http://www.mendeley.com/documents/?uuid=66f570f4-1e8c-4097-91ee-d9f7b64fa06e" ] } ], "mendeley" : { "formattedCitation" : "(Duwi Priyatno, 2016)", "plainTextFormattedCitation" : "(Duwi Priyatno, 2016)", "previouslyFormattedCitation" : "(Duwi Priyatno, 2016)"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Duwi Priyatno, 2016)</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Persamaan yang digunakan adalah:</w:t>
      </w:r>
    </w:p>
    <w:p w:rsidR="00640881" w:rsidRPr="00B27FCE" w:rsidRDefault="00640881" w:rsidP="00A1652B">
      <w:pPr>
        <w:pStyle w:val="DaftarParagraf"/>
        <w:tabs>
          <w:tab w:val="left" w:pos="993"/>
        </w:tabs>
        <w:spacing w:line="240" w:lineRule="auto"/>
        <w:ind w:left="993" w:firstLine="141"/>
        <w:jc w:val="both"/>
        <w:rPr>
          <w:rFonts w:ascii="Times New Roman" w:hAnsi="Times New Roman" w:cs="Times New Roman"/>
          <w:sz w:val="24"/>
          <w:szCs w:val="24"/>
        </w:rPr>
      </w:pPr>
      <w:r w:rsidRPr="00B27FCE">
        <w:rPr>
          <w:rFonts w:ascii="Times New Roman" w:hAnsi="Times New Roman" w:cs="Times New Roman"/>
          <w:sz w:val="24"/>
          <w:szCs w:val="24"/>
        </w:rPr>
        <w:t>Y= a + β1X1 + β2X2 +e</w:t>
      </w:r>
    </w:p>
    <w:p w:rsidR="00640881" w:rsidRPr="00B27FCE" w:rsidRDefault="00640881" w:rsidP="00A1652B">
      <w:pPr>
        <w:pStyle w:val="DaftarParagraf"/>
        <w:tabs>
          <w:tab w:val="left" w:pos="993"/>
        </w:tabs>
        <w:spacing w:line="240" w:lineRule="auto"/>
        <w:ind w:left="993" w:firstLine="141"/>
        <w:jc w:val="both"/>
        <w:rPr>
          <w:rFonts w:ascii="Times New Roman" w:hAnsi="Times New Roman" w:cs="Times New Roman"/>
          <w:sz w:val="24"/>
          <w:szCs w:val="24"/>
        </w:rPr>
      </w:pPr>
      <w:r w:rsidRPr="00B27FCE">
        <w:rPr>
          <w:rFonts w:ascii="Times New Roman" w:hAnsi="Times New Roman" w:cs="Times New Roman"/>
          <w:sz w:val="24"/>
          <w:szCs w:val="24"/>
        </w:rPr>
        <w:t>Dimana :</w:t>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Y</w:t>
      </w:r>
      <w:r w:rsidRPr="00B27FCE">
        <w:rPr>
          <w:rFonts w:ascii="Times New Roman" w:hAnsi="Times New Roman" w:cs="Times New Roman"/>
          <w:sz w:val="24"/>
          <w:szCs w:val="24"/>
        </w:rPr>
        <w:tab/>
        <w:t xml:space="preserve">= Kualitas Audit </w:t>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a</w:t>
      </w:r>
      <w:r w:rsidRPr="00B27FCE">
        <w:rPr>
          <w:rFonts w:ascii="Times New Roman" w:hAnsi="Times New Roman" w:cs="Times New Roman"/>
          <w:sz w:val="24"/>
          <w:szCs w:val="24"/>
        </w:rPr>
        <w:tab/>
        <w:t>= konstanta</w:t>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β1</w:t>
      </w:r>
      <w:r w:rsidRPr="00B27FCE">
        <w:rPr>
          <w:rFonts w:ascii="Times New Roman" w:hAnsi="Times New Roman" w:cs="Times New Roman"/>
          <w:sz w:val="24"/>
          <w:szCs w:val="24"/>
        </w:rPr>
        <w:tab/>
        <w:t>= Koefisien regresi untuk etika audit</w:t>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lastRenderedPageBreak/>
        <w:t>β2</w:t>
      </w:r>
      <w:r w:rsidRPr="00B27FCE">
        <w:rPr>
          <w:rFonts w:ascii="Times New Roman" w:hAnsi="Times New Roman" w:cs="Times New Roman"/>
          <w:sz w:val="24"/>
          <w:szCs w:val="24"/>
        </w:rPr>
        <w:tab/>
        <w:t xml:space="preserve">= Koefisien regresi untuk </w:t>
      </w:r>
      <w:r w:rsidRPr="00B27FCE">
        <w:rPr>
          <w:rFonts w:ascii="Times New Roman" w:hAnsi="Times New Roman" w:cs="Times New Roman"/>
          <w:i/>
          <w:sz w:val="24"/>
          <w:szCs w:val="24"/>
        </w:rPr>
        <w:t>fee</w:t>
      </w:r>
      <w:r w:rsidRPr="00B27FCE">
        <w:rPr>
          <w:rFonts w:ascii="Times New Roman" w:hAnsi="Times New Roman" w:cs="Times New Roman"/>
          <w:sz w:val="24"/>
          <w:szCs w:val="24"/>
        </w:rPr>
        <w:t xml:space="preserve"> audit</w:t>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 xml:space="preserve">X1 </w:t>
      </w:r>
      <w:r w:rsidRPr="00B27FCE">
        <w:rPr>
          <w:rFonts w:ascii="Times New Roman" w:hAnsi="Times New Roman" w:cs="Times New Roman"/>
          <w:sz w:val="24"/>
          <w:szCs w:val="24"/>
        </w:rPr>
        <w:tab/>
        <w:t>= etika audit</w:t>
      </w:r>
    </w:p>
    <w:p w:rsidR="00640881" w:rsidRPr="00B27FCE" w:rsidRDefault="00640881" w:rsidP="00A1652B">
      <w:pPr>
        <w:pStyle w:val="DaftarParagraf"/>
        <w:tabs>
          <w:tab w:val="left" w:pos="0"/>
          <w:tab w:val="left" w:pos="2127"/>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X2</w:t>
      </w:r>
      <w:r w:rsidRPr="00B27FCE">
        <w:rPr>
          <w:rFonts w:ascii="Times New Roman" w:hAnsi="Times New Roman" w:cs="Times New Roman"/>
          <w:sz w:val="24"/>
          <w:szCs w:val="24"/>
        </w:rPr>
        <w:tab/>
        <w:t xml:space="preserve">= </w:t>
      </w:r>
      <w:r w:rsidRPr="00B27FCE">
        <w:rPr>
          <w:rFonts w:ascii="Times New Roman" w:hAnsi="Times New Roman" w:cs="Times New Roman"/>
          <w:i/>
          <w:sz w:val="24"/>
          <w:szCs w:val="24"/>
        </w:rPr>
        <w:t>fee</w:t>
      </w:r>
      <w:r w:rsidRPr="00B27FCE">
        <w:rPr>
          <w:rFonts w:ascii="Times New Roman" w:hAnsi="Times New Roman" w:cs="Times New Roman"/>
          <w:sz w:val="24"/>
          <w:szCs w:val="24"/>
        </w:rPr>
        <w:t xml:space="preserve"> audit</w:t>
      </w:r>
      <w:r w:rsidRPr="00B27FCE">
        <w:rPr>
          <w:rFonts w:ascii="Times New Roman" w:hAnsi="Times New Roman" w:cs="Times New Roman"/>
          <w:sz w:val="24"/>
          <w:szCs w:val="24"/>
        </w:rPr>
        <w:tab/>
      </w:r>
    </w:p>
    <w:p w:rsidR="00640881" w:rsidRPr="00B27FCE" w:rsidRDefault="00640881" w:rsidP="00A1652B">
      <w:pPr>
        <w:pStyle w:val="DaftarParagraf"/>
        <w:tabs>
          <w:tab w:val="left" w:pos="0"/>
        </w:tabs>
        <w:spacing w:line="240" w:lineRule="auto"/>
        <w:ind w:firstLine="840"/>
        <w:jc w:val="both"/>
        <w:rPr>
          <w:rFonts w:ascii="Times New Roman" w:hAnsi="Times New Roman" w:cs="Times New Roman"/>
          <w:sz w:val="24"/>
          <w:szCs w:val="24"/>
        </w:rPr>
      </w:pPr>
      <w:r w:rsidRPr="00B27FCE">
        <w:rPr>
          <w:rFonts w:ascii="Times New Roman" w:hAnsi="Times New Roman" w:cs="Times New Roman"/>
          <w:sz w:val="24"/>
          <w:szCs w:val="24"/>
        </w:rPr>
        <w:t>e</w:t>
      </w:r>
      <w:r w:rsidRPr="00B27FCE">
        <w:rPr>
          <w:rFonts w:ascii="Times New Roman" w:hAnsi="Times New Roman" w:cs="Times New Roman"/>
          <w:sz w:val="24"/>
          <w:szCs w:val="24"/>
        </w:rPr>
        <w:tab/>
        <w:t>= Varians penganggu atau residu</w:t>
      </w:r>
    </w:p>
    <w:p w:rsidR="00640881" w:rsidRPr="00B27FCE" w:rsidRDefault="00640881" w:rsidP="00A1652B">
      <w:pPr>
        <w:spacing w:after="0" w:line="240" w:lineRule="auto"/>
        <w:jc w:val="both"/>
        <w:rPr>
          <w:rFonts w:ascii="Times New Roman" w:hAnsi="Times New Roman" w:cs="Times New Roman"/>
          <w:b/>
          <w:sz w:val="24"/>
          <w:szCs w:val="24"/>
          <w:lang w:val="id-ID"/>
        </w:rPr>
      </w:pPr>
    </w:p>
    <w:p w:rsidR="00640881" w:rsidRPr="00B27FCE" w:rsidRDefault="00640881" w:rsidP="00A1652B">
      <w:pPr>
        <w:spacing w:after="0" w:line="240" w:lineRule="auto"/>
        <w:ind w:left="709"/>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2. Uji F (Kelayakan Model)</w:t>
      </w:r>
    </w:p>
    <w:p w:rsidR="00640881" w:rsidRPr="00B27FCE" w:rsidRDefault="00640881" w:rsidP="00A1652B">
      <w:pPr>
        <w:spacing w:after="0" w:line="240" w:lineRule="auto"/>
        <w:ind w:left="993" w:firstLine="44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Digunakan untuk mengetahui apakah variabel independen secara bersama–sama berpengaruh terhadap variabel dependenatau tidak </w:t>
      </w:r>
      <w:r w:rsidR="000F2FB4"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ADDIN CSL_CITATION { "citationItems" : [ { "id" : "ITEM-1", "itemData" : { "ISBN" : "13-9789798774645", "author" : [ { "dropping-particle" : "", "family" : "Duwi Priyatno", "given" : "", "non-dropping-particle" : "", "parse-names" : false, "suffix" : "" } ], "id" : "ITEM-1", "issued" : { "date-parts" : [ [ "2016" ] ] }, "publisher" : "Mediakom", "publisher-place" : "Yogyakarta", "title" : "Spss Hand Book Analisis Data, Olahan Data, &amp; Penyelesaian Kasus-Kasus Statistik", "type" : "book" }, "uris" : [ "http://www.mendeley.com/documents/?uuid=dd8d495e-1a38-4c64-9029-d25fa227eec8", "http://www.mendeley.com/documents/?uuid=66f570f4-1e8c-4097-91ee-d9f7b64fa06e" ] } ], "mendeley" : { "formattedCitation" : "(Duwi Priyatno, 2016)", "plainTextFormattedCitation" : "(Duwi Priyatno, 2016)", "previouslyFormattedCitation" : "(Duwi Priyatno, 2016)"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Duwi Priyatno, 2016)</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Adapun pengujian secara signifikan dengan tingkat signifikansi 5%.Jika nilai signifikansi uji F hitung &gt; F tabel maka hipotesis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olak dan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erima artinya Variabel bebas berhubungan secara signifikan terhadap variabel </w:t>
      </w:r>
      <w:r w:rsidR="0085080A" w:rsidRPr="00B27FCE">
        <w:rPr>
          <w:rFonts w:ascii="Times New Roman" w:hAnsi="Times New Roman" w:cs="Times New Roman"/>
          <w:sz w:val="24"/>
          <w:szCs w:val="24"/>
          <w:lang w:val="id-ID"/>
        </w:rPr>
        <w:t>terikat. Jika</w:t>
      </w:r>
      <w:r w:rsidRPr="00B27FCE">
        <w:rPr>
          <w:rFonts w:ascii="Times New Roman" w:hAnsi="Times New Roman" w:cs="Times New Roman"/>
          <w:sz w:val="24"/>
          <w:szCs w:val="24"/>
          <w:lang w:val="id-ID"/>
        </w:rPr>
        <w:t xml:space="preserve"> F hitung &lt; F tabel maka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erima dan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olak, artinya variabel bebas tidak berpengaruh secara signifikan terhadap variabel terikat.</w:t>
      </w:r>
    </w:p>
    <w:p w:rsidR="00640881" w:rsidRPr="00B27FCE" w:rsidRDefault="00640881" w:rsidP="00A1652B">
      <w:pPr>
        <w:spacing w:after="0" w:line="240" w:lineRule="auto"/>
        <w:ind w:left="709"/>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3. Uji t ( Uji Koefisien Regresi)</w:t>
      </w:r>
    </w:p>
    <w:p w:rsidR="00640881" w:rsidRPr="00B27FCE" w:rsidRDefault="00640881" w:rsidP="00A1652B">
      <w:pPr>
        <w:spacing w:after="0" w:line="240" w:lineRule="auto"/>
        <w:ind w:left="993" w:firstLine="44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Uji T digunakan untuk mengetahui apakah pengaruh variabel independen secara parsial terhadap variabel dependen </w:t>
      </w:r>
      <w:r w:rsidR="000F2FB4"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ADDIN CSL_CITATION { "citationItems" : [ { "id" : "ITEM-1", "itemData" : { "ISBN" : "13-9789798774645", "author" : [ { "dropping-particle" : "", "family" : "Duwi Priyatno", "given" : "", "non-dropping-particle" : "", "parse-names" : false, "suffix" : "" } ], "id" : "ITEM-1", "issued" : { "date-parts" : [ [ "2016" ] ] }, "publisher" : "Mediakom", "publisher-place" : "Yogyakarta", "title" : "Spss Hand Book Analisis Data, Olahan Data, &amp; Penyelesaian Kasus-Kasus Statistik", "type" : "book" }, "uris" : [ "http://www.mendeley.com/documents/?uuid=dd8d495e-1a38-4c64-9029-d25fa227eec8", "http://www.mendeley.com/documents/?uuid=66f570f4-1e8c-4097-91ee-d9f7b64fa06e" ] } ], "mendeley" : { "formattedCitation" : "(Duwi Priyatno, 2016)", "plainTextFormattedCitation" : "(Duwi Priyatno, 2016)", "previouslyFormattedCitation" : "(Duwi Priyatno, 2016)"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Duwi Priyatno, 2016)</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dengan nilai signifikan 5 %. Dimana t hitung &gt; t tabel maka H</w:t>
      </w:r>
      <w:r w:rsidRPr="00B27FCE">
        <w:rPr>
          <w:rFonts w:ascii="Times New Roman" w:hAnsi="Times New Roman" w:cs="Times New Roman"/>
          <w:sz w:val="24"/>
          <w:szCs w:val="24"/>
          <w:vertAlign w:val="subscript"/>
          <w:lang w:val="id-ID"/>
        </w:rPr>
        <w:t>a</w:t>
      </w:r>
      <w:r w:rsidR="0085080A">
        <w:rPr>
          <w:rFonts w:ascii="Times New Roman" w:hAnsi="Times New Roman" w:cs="Times New Roman"/>
          <w:sz w:val="24"/>
          <w:szCs w:val="24"/>
          <w:vertAlign w:val="subscript"/>
          <w:lang w:val="id-ID"/>
        </w:rPr>
        <w:t xml:space="preserve"> </w:t>
      </w:r>
      <w:r w:rsidRPr="00B27FCE">
        <w:rPr>
          <w:rFonts w:ascii="Times New Roman" w:hAnsi="Times New Roman" w:cs="Times New Roman"/>
          <w:sz w:val="24"/>
          <w:szCs w:val="24"/>
          <w:lang w:val="id-ID"/>
        </w:rPr>
        <w:t>diterima</w:t>
      </w:r>
      <w:r w:rsidR="0085080A">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yang  artinya</w:t>
      </w:r>
      <w:r w:rsidR="0085080A">
        <w:rPr>
          <w:rFonts w:ascii="Times New Roman" w:hAnsi="Times New Roman" w:cs="Times New Roman"/>
          <w:sz w:val="24"/>
          <w:szCs w:val="24"/>
          <w:lang w:val="id-ID"/>
        </w:rPr>
        <w:t xml:space="preserve"> </w:t>
      </w:r>
      <w:r w:rsidRPr="00B27FCE">
        <w:rPr>
          <w:rFonts w:ascii="Times New Roman" w:hAnsi="Times New Roman" w:cs="Times New Roman"/>
          <w:sz w:val="24"/>
          <w:szCs w:val="24"/>
          <w:lang w:val="id-ID"/>
        </w:rPr>
        <w:t>variabel bebas berpengaruh signifikan terhadap variabel terikat. jika t hitung &lt; t tabel maka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erima dan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olak, yang artinya variabel bebas secara parsial tidak berpengaruh signifikan terhadap variabel terikat.</w:t>
      </w:r>
    </w:p>
    <w:p w:rsidR="00640881" w:rsidRPr="00B27FCE" w:rsidRDefault="00640881" w:rsidP="00A1652B">
      <w:pPr>
        <w:spacing w:after="0" w:line="240" w:lineRule="auto"/>
        <w:ind w:left="709"/>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4. Uji Koefisien Determinsi</w:t>
      </w:r>
    </w:p>
    <w:p w:rsidR="00A1652B" w:rsidRPr="00B27FCE" w:rsidRDefault="00640881" w:rsidP="001F3CE2">
      <w:pPr>
        <w:spacing w:after="0" w:line="240" w:lineRule="auto"/>
        <w:ind w:left="993" w:firstLine="44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Koefisien determinasi menjelaskan variasi pengaruh variabel-variabel bebas terhadap variabel </w:t>
      </w:r>
      <w:r w:rsidR="0085080A" w:rsidRPr="00B27FCE">
        <w:rPr>
          <w:rFonts w:ascii="Times New Roman" w:hAnsi="Times New Roman" w:cs="Times New Roman"/>
          <w:sz w:val="24"/>
          <w:szCs w:val="24"/>
          <w:lang w:val="id-ID"/>
        </w:rPr>
        <w:t>terikatnya. Atau</w:t>
      </w:r>
      <w:r w:rsidRPr="00B27FCE">
        <w:rPr>
          <w:rFonts w:ascii="Times New Roman" w:hAnsi="Times New Roman" w:cs="Times New Roman"/>
          <w:sz w:val="24"/>
          <w:szCs w:val="24"/>
          <w:lang w:val="id-ID"/>
        </w:rPr>
        <w:t xml:space="preserve"> dapat pula dikatakan sebagai proporsi pengaruh seluruh </w:t>
      </w:r>
      <w:r w:rsidR="0085080A" w:rsidRPr="00B27FCE">
        <w:rPr>
          <w:rFonts w:ascii="Times New Roman" w:hAnsi="Times New Roman" w:cs="Times New Roman"/>
          <w:sz w:val="24"/>
          <w:szCs w:val="24"/>
          <w:lang w:val="id-ID"/>
        </w:rPr>
        <w:t>variabel</w:t>
      </w:r>
      <w:r w:rsidRPr="00B27FCE">
        <w:rPr>
          <w:rFonts w:ascii="Times New Roman" w:hAnsi="Times New Roman" w:cs="Times New Roman"/>
          <w:sz w:val="24"/>
          <w:szCs w:val="24"/>
          <w:lang w:val="id-ID"/>
        </w:rPr>
        <w:t xml:space="preserve"> bebas terhadap variabel </w:t>
      </w:r>
      <w:r w:rsidR="0085080A" w:rsidRPr="00B27FCE">
        <w:rPr>
          <w:rFonts w:ascii="Times New Roman" w:hAnsi="Times New Roman" w:cs="Times New Roman"/>
          <w:sz w:val="24"/>
          <w:szCs w:val="24"/>
          <w:lang w:val="id-ID"/>
        </w:rPr>
        <w:t>terikat. Nilai</w:t>
      </w:r>
      <w:r w:rsidRPr="00B27FCE">
        <w:rPr>
          <w:rFonts w:ascii="Times New Roman" w:hAnsi="Times New Roman" w:cs="Times New Roman"/>
          <w:sz w:val="24"/>
          <w:szCs w:val="24"/>
          <w:lang w:val="id-ID"/>
        </w:rPr>
        <w:t xml:space="preserve"> koefisien determinasi dapat diukur oleh nilai RSquare atau Adjusted R-Square. R-Square digunakan pada saat variabel bebas hanya 1 saja (biasa disebut dengan Regresi Linier Sederhana), sedangkan A djusted R - Square digunakan pada saat variabel bebas lebih dari satu </w:t>
      </w:r>
      <w:r w:rsidR="000F2FB4"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ADDIN CSL_CITATION { "citationItems" : [ { "id" : "ITEM-1", "itemData" : { "ISBN" : "9789792943009", "author" : [ { "dropping-particle" : "", "family" : "Priyatno", "given" : "Duwi", "non-dropping-particle" : "", "parse-names" : false, "suffix" : "" } ], "editor" : [ { "dropping-particle" : "", "family" : "Prabawati", "given" : "Th.Arie", "non-dropping-particle" : "", "parse-names" : false, "suffix" : "" } ], "id" : "ITEM-1", "issued" : { "date-parts" : [ [ "2014" ] ] }, "publisher" : "ANDI", "publisher-place" : "Yogyakarta", "title" : "Spss 22 Pengolahan Data Terpraktis", "type" : "book" }, "uris" : [ "http://www.mendeley.com/documents/?uuid=492ed938-83de-4e2e-8dba-ad8a6bc7653e", "http://www.mendeley.com/documents/?uuid=1f5dc732-aaa4-4dc6-964d-5b01107a5bf4" ] } ], "mendeley" : { "formattedCitation" : "(Priyatno, 2014)", "plainTextFormattedCitation" : "(Priyatno, 2014)", "previouslyFormattedCitation" : "(Priyatno,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Priyatno,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w:t>
      </w:r>
    </w:p>
    <w:p w:rsidR="003643DA" w:rsidRPr="00B27FCE" w:rsidRDefault="003643DA" w:rsidP="001F3CE2">
      <w:pPr>
        <w:spacing w:after="0" w:line="240" w:lineRule="auto"/>
        <w:ind w:left="993" w:firstLine="447"/>
        <w:jc w:val="both"/>
        <w:rPr>
          <w:rFonts w:ascii="Times New Roman" w:hAnsi="Times New Roman" w:cs="Times New Roman"/>
          <w:sz w:val="24"/>
          <w:szCs w:val="24"/>
          <w:lang w:val="id-ID"/>
        </w:rPr>
      </w:pPr>
    </w:p>
    <w:p w:rsidR="0086172F" w:rsidRPr="00B27FCE" w:rsidRDefault="0086172F" w:rsidP="001F3CE2">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DAN PEMBAHASAN</w:t>
      </w:r>
    </w:p>
    <w:p w:rsidR="0086172F" w:rsidRPr="00B27FCE" w:rsidRDefault="0061383C" w:rsidP="001F3CE2">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Dalam penelitian ini yang menjadi karakteristik responden diantaranya adalah umur, jenis kelamin, jenjang pendidikan, jabatan, dan masa kerja. Adapun data yang penulis dapat mengenai karakteristik responden dapat dilihat pada tabel berikut :</w:t>
      </w:r>
    </w:p>
    <w:p w:rsidR="001F3CE2" w:rsidRPr="00B27FCE" w:rsidRDefault="001F3CE2" w:rsidP="001F3CE2">
      <w:pPr>
        <w:spacing w:after="0" w:line="240" w:lineRule="auto"/>
        <w:ind w:firstLine="720"/>
        <w:jc w:val="both"/>
        <w:rPr>
          <w:rFonts w:ascii="Times New Roman" w:hAnsi="Times New Roman" w:cs="Times New Roman"/>
          <w:sz w:val="24"/>
          <w:szCs w:val="24"/>
          <w:lang w:val="id-ID"/>
        </w:rPr>
      </w:pPr>
    </w:p>
    <w:p w:rsidR="003643DA" w:rsidRPr="00B27FCE" w:rsidRDefault="006977EE" w:rsidP="00E04A8A">
      <w:pPr>
        <w:spacing w:after="0" w:line="240" w:lineRule="auto"/>
        <w:ind w:left="1134"/>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2</w:t>
      </w:r>
    </w:p>
    <w:p w:rsidR="006977EE" w:rsidRPr="00B27FCE" w:rsidRDefault="006977EE" w:rsidP="00E04A8A">
      <w:pPr>
        <w:spacing w:after="0" w:line="240" w:lineRule="auto"/>
        <w:ind w:left="1134"/>
        <w:jc w:val="center"/>
        <w:rPr>
          <w:rFonts w:ascii="Times New Roman" w:hAnsi="Times New Roman" w:cs="Times New Roman"/>
          <w:sz w:val="24"/>
          <w:szCs w:val="24"/>
          <w:lang w:val="id-ID"/>
        </w:rPr>
      </w:pPr>
      <w:r w:rsidRPr="00B27FCE">
        <w:rPr>
          <w:rFonts w:ascii="Times New Roman" w:hAnsi="Times New Roman" w:cs="Times New Roman"/>
          <w:b/>
          <w:sz w:val="24"/>
          <w:szCs w:val="24"/>
          <w:lang w:val="id-ID"/>
        </w:rPr>
        <w:t>Data Responden Berdasarkan Umur</w:t>
      </w:r>
    </w:p>
    <w:tbl>
      <w:tblPr>
        <w:tblStyle w:val="KisiTabel"/>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2291"/>
        <w:gridCol w:w="2328"/>
        <w:gridCol w:w="2400"/>
      </w:tblGrid>
      <w:tr w:rsidR="006977EE" w:rsidRPr="00B27FCE" w:rsidTr="00E04A8A">
        <w:tc>
          <w:tcPr>
            <w:tcW w:w="2291"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Umur</w:t>
            </w:r>
          </w:p>
        </w:tc>
        <w:tc>
          <w:tcPr>
            <w:tcW w:w="2328"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Jumlah</w:t>
            </w:r>
          </w:p>
        </w:tc>
        <w:tc>
          <w:tcPr>
            <w:tcW w:w="2400"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Persentase %</w:t>
            </w:r>
          </w:p>
        </w:tc>
      </w:tr>
      <w:tr w:rsidR="006977EE" w:rsidRPr="00B27FCE" w:rsidTr="00E04A8A">
        <w:tc>
          <w:tcPr>
            <w:tcW w:w="2291" w:type="dxa"/>
            <w:vAlign w:val="center"/>
          </w:tcPr>
          <w:p w:rsidR="006977EE" w:rsidRPr="00B27FCE" w:rsidRDefault="006977EE" w:rsidP="00925EB4">
            <w:pPr>
              <w:jc w:val="both"/>
              <w:rPr>
                <w:rFonts w:ascii="Times New Roman" w:hAnsi="Times New Roman" w:cs="Times New Roman"/>
                <w:sz w:val="24"/>
                <w:szCs w:val="24"/>
              </w:rPr>
            </w:pPr>
            <w:r w:rsidRPr="00B27FCE">
              <w:rPr>
                <w:rFonts w:ascii="Times New Roman" w:hAnsi="Times New Roman" w:cs="Times New Roman"/>
                <w:sz w:val="24"/>
                <w:szCs w:val="24"/>
              </w:rPr>
              <w:t>&lt;22 tahun</w:t>
            </w:r>
          </w:p>
        </w:tc>
        <w:tc>
          <w:tcPr>
            <w:tcW w:w="2328"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27</w:t>
            </w:r>
          </w:p>
        </w:tc>
        <w:tc>
          <w:tcPr>
            <w:tcW w:w="2400"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40,9</w:t>
            </w:r>
          </w:p>
        </w:tc>
      </w:tr>
      <w:tr w:rsidR="006977EE" w:rsidRPr="00B27FCE" w:rsidTr="00E04A8A">
        <w:tc>
          <w:tcPr>
            <w:tcW w:w="2291" w:type="dxa"/>
            <w:vAlign w:val="center"/>
          </w:tcPr>
          <w:p w:rsidR="006977EE" w:rsidRPr="00B27FCE" w:rsidRDefault="006977EE" w:rsidP="00925EB4">
            <w:pPr>
              <w:jc w:val="both"/>
              <w:rPr>
                <w:rFonts w:ascii="Times New Roman" w:hAnsi="Times New Roman" w:cs="Times New Roman"/>
                <w:sz w:val="24"/>
                <w:szCs w:val="24"/>
              </w:rPr>
            </w:pPr>
            <w:r w:rsidRPr="00B27FCE">
              <w:rPr>
                <w:rFonts w:ascii="Times New Roman" w:hAnsi="Times New Roman" w:cs="Times New Roman"/>
                <w:sz w:val="24"/>
                <w:szCs w:val="24"/>
              </w:rPr>
              <w:t>&gt;23 – 26 tahun</w:t>
            </w:r>
          </w:p>
        </w:tc>
        <w:tc>
          <w:tcPr>
            <w:tcW w:w="2328"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32</w:t>
            </w:r>
          </w:p>
        </w:tc>
        <w:tc>
          <w:tcPr>
            <w:tcW w:w="2400"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48,5</w:t>
            </w:r>
          </w:p>
        </w:tc>
      </w:tr>
      <w:tr w:rsidR="006977EE" w:rsidRPr="00B27FCE" w:rsidTr="00E04A8A">
        <w:tc>
          <w:tcPr>
            <w:tcW w:w="2291" w:type="dxa"/>
            <w:vAlign w:val="center"/>
          </w:tcPr>
          <w:p w:rsidR="006977EE" w:rsidRPr="00B27FCE" w:rsidRDefault="006977EE" w:rsidP="00925EB4">
            <w:pPr>
              <w:jc w:val="both"/>
              <w:rPr>
                <w:rFonts w:ascii="Times New Roman" w:hAnsi="Times New Roman" w:cs="Times New Roman"/>
                <w:sz w:val="24"/>
                <w:szCs w:val="24"/>
              </w:rPr>
            </w:pPr>
            <w:r w:rsidRPr="00B27FCE">
              <w:rPr>
                <w:rFonts w:ascii="Times New Roman" w:hAnsi="Times New Roman" w:cs="Times New Roman"/>
                <w:sz w:val="24"/>
                <w:szCs w:val="24"/>
              </w:rPr>
              <w:t>&gt;27 tahun</w:t>
            </w:r>
          </w:p>
        </w:tc>
        <w:tc>
          <w:tcPr>
            <w:tcW w:w="2328"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7</w:t>
            </w:r>
          </w:p>
        </w:tc>
        <w:tc>
          <w:tcPr>
            <w:tcW w:w="2400"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10,6</w:t>
            </w:r>
          </w:p>
        </w:tc>
      </w:tr>
      <w:tr w:rsidR="006977EE" w:rsidRPr="00B27FCE" w:rsidTr="00E04A8A">
        <w:tc>
          <w:tcPr>
            <w:tcW w:w="2291" w:type="dxa"/>
            <w:vAlign w:val="center"/>
          </w:tcPr>
          <w:p w:rsidR="006977EE" w:rsidRPr="00B27FCE" w:rsidRDefault="006977EE" w:rsidP="00925EB4">
            <w:pPr>
              <w:jc w:val="both"/>
              <w:rPr>
                <w:rFonts w:ascii="Times New Roman" w:hAnsi="Times New Roman" w:cs="Times New Roman"/>
                <w:sz w:val="24"/>
                <w:szCs w:val="24"/>
              </w:rPr>
            </w:pPr>
            <w:r w:rsidRPr="00B27FCE">
              <w:rPr>
                <w:rFonts w:ascii="Times New Roman" w:hAnsi="Times New Roman" w:cs="Times New Roman"/>
                <w:sz w:val="24"/>
                <w:szCs w:val="24"/>
              </w:rPr>
              <w:t>Total</w:t>
            </w:r>
          </w:p>
        </w:tc>
        <w:tc>
          <w:tcPr>
            <w:tcW w:w="2328"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66</w:t>
            </w:r>
          </w:p>
        </w:tc>
        <w:tc>
          <w:tcPr>
            <w:tcW w:w="2400"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100</w:t>
            </w:r>
          </w:p>
        </w:tc>
      </w:tr>
    </w:tbl>
    <w:p w:rsidR="00A1652B" w:rsidRPr="00B27FCE" w:rsidRDefault="006977EE" w:rsidP="00E04A8A">
      <w:pPr>
        <w:spacing w:line="240" w:lineRule="auto"/>
        <w:ind w:left="1134" w:firstLine="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lastRenderedPageBreak/>
        <w:t>Dari</w:t>
      </w:r>
      <w:r w:rsidR="003643DA" w:rsidRPr="00B27FCE">
        <w:rPr>
          <w:rFonts w:ascii="Times New Roman" w:hAnsi="Times New Roman" w:cs="Times New Roman"/>
          <w:sz w:val="24"/>
          <w:szCs w:val="24"/>
          <w:lang w:val="id-ID"/>
        </w:rPr>
        <w:t xml:space="preserve"> keterangan berdasarkan tabel </w:t>
      </w:r>
      <w:r w:rsidRPr="00B27FCE">
        <w:rPr>
          <w:rFonts w:ascii="Times New Roman" w:hAnsi="Times New Roman" w:cs="Times New Roman"/>
          <w:sz w:val="24"/>
          <w:szCs w:val="24"/>
          <w:lang w:val="id-ID"/>
        </w:rPr>
        <w:t>2 di atas dapat dijelaskan bahwa sebagian besar 32 responden di kantor KAP kota Padang berusia &gt;23 – 26 tahun  (48,5%), 27 responden berusia &lt;22 tahun (40,9%) dan 7 responden berusia &gt;27 tahun (10.6%).</w:t>
      </w:r>
    </w:p>
    <w:p w:rsidR="003643DA" w:rsidRPr="00B27FCE" w:rsidRDefault="006977EE" w:rsidP="00925EB4">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3</w:t>
      </w:r>
    </w:p>
    <w:p w:rsidR="006977EE" w:rsidRPr="00B27FCE" w:rsidRDefault="006977EE" w:rsidP="00925EB4">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Data Responden Berdasrkan Jenis Kelamin</w:t>
      </w:r>
    </w:p>
    <w:tbl>
      <w:tblPr>
        <w:tblStyle w:val="KisiTabel"/>
        <w:tblW w:w="0" w:type="auto"/>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2319"/>
        <w:gridCol w:w="2234"/>
        <w:gridCol w:w="2324"/>
      </w:tblGrid>
      <w:tr w:rsidR="006977EE" w:rsidRPr="00B27FCE" w:rsidTr="00925EB4">
        <w:tc>
          <w:tcPr>
            <w:tcW w:w="2319"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Kriteria</w:t>
            </w:r>
          </w:p>
        </w:tc>
        <w:tc>
          <w:tcPr>
            <w:tcW w:w="2234"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Jumlah</w:t>
            </w:r>
          </w:p>
        </w:tc>
        <w:tc>
          <w:tcPr>
            <w:tcW w:w="2324" w:type="dxa"/>
            <w:vAlign w:val="center"/>
          </w:tcPr>
          <w:p w:rsidR="006977EE" w:rsidRPr="00B27FCE" w:rsidRDefault="006977EE" w:rsidP="00925EB4">
            <w:pPr>
              <w:jc w:val="center"/>
              <w:rPr>
                <w:rFonts w:ascii="Times New Roman" w:hAnsi="Times New Roman" w:cs="Times New Roman"/>
                <w:b/>
                <w:sz w:val="24"/>
                <w:szCs w:val="24"/>
              </w:rPr>
            </w:pPr>
            <w:r w:rsidRPr="00B27FCE">
              <w:rPr>
                <w:rFonts w:ascii="Times New Roman" w:hAnsi="Times New Roman" w:cs="Times New Roman"/>
                <w:b/>
                <w:sz w:val="24"/>
                <w:szCs w:val="24"/>
              </w:rPr>
              <w:t>Presentase %</w:t>
            </w:r>
          </w:p>
        </w:tc>
      </w:tr>
      <w:tr w:rsidR="006977EE" w:rsidRPr="00B27FCE" w:rsidTr="00925EB4">
        <w:tc>
          <w:tcPr>
            <w:tcW w:w="2319"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 xml:space="preserve">Laki – Laki </w:t>
            </w:r>
          </w:p>
        </w:tc>
        <w:tc>
          <w:tcPr>
            <w:tcW w:w="223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28</w:t>
            </w:r>
          </w:p>
        </w:tc>
        <w:tc>
          <w:tcPr>
            <w:tcW w:w="232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42,4</w:t>
            </w:r>
          </w:p>
        </w:tc>
      </w:tr>
      <w:tr w:rsidR="006977EE" w:rsidRPr="00B27FCE" w:rsidTr="00925EB4">
        <w:tc>
          <w:tcPr>
            <w:tcW w:w="2319"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Perempuan</w:t>
            </w:r>
          </w:p>
        </w:tc>
        <w:tc>
          <w:tcPr>
            <w:tcW w:w="223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38</w:t>
            </w:r>
          </w:p>
        </w:tc>
        <w:tc>
          <w:tcPr>
            <w:tcW w:w="232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57,6</w:t>
            </w:r>
          </w:p>
        </w:tc>
      </w:tr>
      <w:tr w:rsidR="006977EE" w:rsidRPr="00B27FCE" w:rsidTr="00925EB4">
        <w:tc>
          <w:tcPr>
            <w:tcW w:w="2319"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Total</w:t>
            </w:r>
          </w:p>
        </w:tc>
        <w:tc>
          <w:tcPr>
            <w:tcW w:w="223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66</w:t>
            </w:r>
          </w:p>
        </w:tc>
        <w:tc>
          <w:tcPr>
            <w:tcW w:w="2324" w:type="dxa"/>
            <w:vAlign w:val="center"/>
          </w:tcPr>
          <w:p w:rsidR="006977EE" w:rsidRPr="00B27FCE" w:rsidRDefault="006977EE" w:rsidP="00925EB4">
            <w:pPr>
              <w:jc w:val="center"/>
              <w:rPr>
                <w:rFonts w:ascii="Times New Roman" w:hAnsi="Times New Roman" w:cs="Times New Roman"/>
                <w:sz w:val="24"/>
                <w:szCs w:val="24"/>
              </w:rPr>
            </w:pPr>
            <w:r w:rsidRPr="00B27FCE">
              <w:rPr>
                <w:rFonts w:ascii="Times New Roman" w:hAnsi="Times New Roman" w:cs="Times New Roman"/>
                <w:sz w:val="24"/>
                <w:szCs w:val="24"/>
              </w:rPr>
              <w:t>100</w:t>
            </w:r>
          </w:p>
        </w:tc>
      </w:tr>
    </w:tbl>
    <w:p w:rsidR="006977EE" w:rsidRPr="00B27FCE" w:rsidRDefault="003643DA" w:rsidP="00E04A8A">
      <w:pPr>
        <w:spacing w:line="240" w:lineRule="auto"/>
        <w:ind w:left="1134" w:firstLine="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Dari persentase pada tabel </w:t>
      </w:r>
      <w:r w:rsidR="006977EE" w:rsidRPr="00B27FCE">
        <w:rPr>
          <w:rFonts w:ascii="Times New Roman" w:hAnsi="Times New Roman" w:cs="Times New Roman"/>
          <w:sz w:val="24"/>
          <w:szCs w:val="24"/>
          <w:lang w:val="id-ID"/>
        </w:rPr>
        <w:t>3 Responden laki - laki lebih sedikit dibanding responden perempuan. Dari 66 total sampel, responden laki – laki sebanyak 28 orang (42,4%) sedangkan responden perempuan sebanyak 38 orang (57,6%).</w:t>
      </w:r>
    </w:p>
    <w:p w:rsidR="003643DA" w:rsidRPr="00B27FCE" w:rsidRDefault="006977EE" w:rsidP="003643DA">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4</w:t>
      </w:r>
    </w:p>
    <w:p w:rsidR="006977EE" w:rsidRPr="00B27FCE" w:rsidRDefault="006977EE" w:rsidP="003643DA">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Data Responden </w:t>
      </w:r>
      <w:r w:rsidR="0085080A" w:rsidRPr="00B27FCE">
        <w:rPr>
          <w:rFonts w:ascii="Times New Roman" w:hAnsi="Times New Roman" w:cs="Times New Roman"/>
          <w:b/>
          <w:sz w:val="24"/>
          <w:szCs w:val="24"/>
          <w:lang w:val="id-ID"/>
        </w:rPr>
        <w:t>Berdasarkan</w:t>
      </w:r>
      <w:r w:rsidRPr="00B27FCE">
        <w:rPr>
          <w:rFonts w:ascii="Times New Roman" w:hAnsi="Times New Roman" w:cs="Times New Roman"/>
          <w:b/>
          <w:sz w:val="24"/>
          <w:szCs w:val="24"/>
          <w:lang w:val="id-ID"/>
        </w:rPr>
        <w:t xml:space="preserve"> Jenjang Pendidikan</w:t>
      </w:r>
    </w:p>
    <w:tbl>
      <w:tblPr>
        <w:tblStyle w:val="KisiTabel"/>
        <w:tblW w:w="0" w:type="auto"/>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2276"/>
        <w:gridCol w:w="2258"/>
        <w:gridCol w:w="2343"/>
      </w:tblGrid>
      <w:tr w:rsidR="006977EE" w:rsidRPr="00B27FCE" w:rsidTr="00A57A65">
        <w:tc>
          <w:tcPr>
            <w:tcW w:w="2276" w:type="dxa"/>
            <w:vAlign w:val="center"/>
          </w:tcPr>
          <w:p w:rsidR="006977EE" w:rsidRPr="00B27FCE" w:rsidRDefault="006977EE" w:rsidP="003643DA">
            <w:pPr>
              <w:jc w:val="center"/>
              <w:rPr>
                <w:rFonts w:ascii="Times New Roman" w:hAnsi="Times New Roman" w:cs="Times New Roman"/>
                <w:b/>
                <w:sz w:val="24"/>
                <w:szCs w:val="24"/>
              </w:rPr>
            </w:pPr>
            <w:r w:rsidRPr="00B27FCE">
              <w:rPr>
                <w:rFonts w:ascii="Times New Roman" w:hAnsi="Times New Roman" w:cs="Times New Roman"/>
                <w:b/>
                <w:sz w:val="24"/>
                <w:szCs w:val="24"/>
              </w:rPr>
              <w:t>Kriteria</w:t>
            </w:r>
          </w:p>
        </w:tc>
        <w:tc>
          <w:tcPr>
            <w:tcW w:w="2258" w:type="dxa"/>
            <w:vAlign w:val="center"/>
          </w:tcPr>
          <w:p w:rsidR="006977EE" w:rsidRPr="00B27FCE" w:rsidRDefault="006977EE" w:rsidP="0033109A">
            <w:pPr>
              <w:jc w:val="center"/>
              <w:rPr>
                <w:rFonts w:ascii="Times New Roman" w:hAnsi="Times New Roman" w:cs="Times New Roman"/>
                <w:b/>
                <w:sz w:val="24"/>
                <w:szCs w:val="24"/>
              </w:rPr>
            </w:pPr>
            <w:r w:rsidRPr="00B27FCE">
              <w:rPr>
                <w:rFonts w:ascii="Times New Roman" w:hAnsi="Times New Roman" w:cs="Times New Roman"/>
                <w:b/>
                <w:sz w:val="24"/>
                <w:szCs w:val="24"/>
              </w:rPr>
              <w:t>Jumlah</w:t>
            </w:r>
          </w:p>
        </w:tc>
        <w:tc>
          <w:tcPr>
            <w:tcW w:w="2343" w:type="dxa"/>
            <w:vAlign w:val="center"/>
          </w:tcPr>
          <w:p w:rsidR="006977EE" w:rsidRPr="00B27FCE" w:rsidRDefault="0085080A" w:rsidP="0033109A">
            <w:pPr>
              <w:jc w:val="center"/>
              <w:rPr>
                <w:rFonts w:ascii="Times New Roman" w:hAnsi="Times New Roman" w:cs="Times New Roman"/>
                <w:b/>
                <w:sz w:val="24"/>
                <w:szCs w:val="24"/>
              </w:rPr>
            </w:pPr>
            <w:r w:rsidRPr="00B27FCE">
              <w:rPr>
                <w:rFonts w:ascii="Times New Roman" w:hAnsi="Times New Roman" w:cs="Times New Roman"/>
                <w:b/>
                <w:sz w:val="24"/>
                <w:szCs w:val="24"/>
              </w:rPr>
              <w:t>Persentase</w:t>
            </w:r>
            <w:r w:rsidR="006977EE" w:rsidRPr="00B27FCE">
              <w:rPr>
                <w:rFonts w:ascii="Times New Roman" w:hAnsi="Times New Roman" w:cs="Times New Roman"/>
                <w:b/>
                <w:sz w:val="24"/>
                <w:szCs w:val="24"/>
              </w:rPr>
              <w:t xml:space="preserve"> %</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SMA</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D3</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S1</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46</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69,7</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S2</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15</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22,7</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S3</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5</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7,6</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Lainnya</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0</w:t>
            </w:r>
          </w:p>
        </w:tc>
      </w:tr>
      <w:tr w:rsidR="006977EE" w:rsidRPr="00B27FCE" w:rsidTr="00A57A65">
        <w:tc>
          <w:tcPr>
            <w:tcW w:w="2276" w:type="dxa"/>
            <w:vAlign w:val="center"/>
          </w:tcPr>
          <w:p w:rsidR="006977EE" w:rsidRPr="00B27FCE" w:rsidRDefault="006977EE" w:rsidP="0033109A">
            <w:pPr>
              <w:jc w:val="both"/>
              <w:rPr>
                <w:rFonts w:ascii="Times New Roman" w:hAnsi="Times New Roman" w:cs="Times New Roman"/>
                <w:sz w:val="24"/>
                <w:szCs w:val="24"/>
              </w:rPr>
            </w:pPr>
            <w:r w:rsidRPr="00B27FCE">
              <w:rPr>
                <w:rFonts w:ascii="Times New Roman" w:hAnsi="Times New Roman" w:cs="Times New Roman"/>
                <w:sz w:val="24"/>
                <w:szCs w:val="24"/>
              </w:rPr>
              <w:t>Total</w:t>
            </w:r>
          </w:p>
        </w:tc>
        <w:tc>
          <w:tcPr>
            <w:tcW w:w="2258"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66</w:t>
            </w:r>
          </w:p>
        </w:tc>
        <w:tc>
          <w:tcPr>
            <w:tcW w:w="2343" w:type="dxa"/>
            <w:vAlign w:val="center"/>
          </w:tcPr>
          <w:p w:rsidR="006977EE" w:rsidRPr="00B27FCE" w:rsidRDefault="006977EE" w:rsidP="0033109A">
            <w:pPr>
              <w:jc w:val="center"/>
              <w:rPr>
                <w:rFonts w:ascii="Times New Roman" w:hAnsi="Times New Roman" w:cs="Times New Roman"/>
                <w:sz w:val="24"/>
                <w:szCs w:val="24"/>
              </w:rPr>
            </w:pPr>
            <w:r w:rsidRPr="00B27FCE">
              <w:rPr>
                <w:rFonts w:ascii="Times New Roman" w:hAnsi="Times New Roman" w:cs="Times New Roman"/>
                <w:sz w:val="24"/>
                <w:szCs w:val="24"/>
              </w:rPr>
              <w:t>100</w:t>
            </w:r>
          </w:p>
        </w:tc>
      </w:tr>
    </w:tbl>
    <w:p w:rsidR="00E04A8A" w:rsidRPr="00B27FCE" w:rsidRDefault="006977EE" w:rsidP="008A6B06">
      <w:pPr>
        <w:spacing w:line="240" w:lineRule="auto"/>
        <w:ind w:left="1134" w:firstLine="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Dari tabel </w:t>
      </w:r>
      <w:r w:rsidR="003643DA" w:rsidRPr="00B27FCE">
        <w:rPr>
          <w:rFonts w:ascii="Times New Roman" w:hAnsi="Times New Roman" w:cs="Times New Roman"/>
          <w:sz w:val="24"/>
          <w:szCs w:val="24"/>
          <w:lang w:val="id-ID"/>
        </w:rPr>
        <w:t xml:space="preserve">4 </w:t>
      </w:r>
      <w:r w:rsidRPr="00B27FCE">
        <w:rPr>
          <w:rFonts w:ascii="Times New Roman" w:hAnsi="Times New Roman" w:cs="Times New Roman"/>
          <w:sz w:val="24"/>
          <w:szCs w:val="24"/>
          <w:lang w:val="id-ID"/>
        </w:rPr>
        <w:t xml:space="preserve">di atas dapat dilihat bahwa responden dengan pendidikan terakhir SMA, D3 dan lainnya tidak ada, jenjang pendidikan terakhir yang di tempuh oleh responden pada pernyataan tersebut adalah </w:t>
      </w:r>
      <w:r w:rsidR="0085080A" w:rsidRPr="00B27FCE">
        <w:rPr>
          <w:rFonts w:ascii="Times New Roman" w:hAnsi="Times New Roman" w:cs="Times New Roman"/>
          <w:sz w:val="24"/>
          <w:szCs w:val="24"/>
          <w:lang w:val="id-ID"/>
        </w:rPr>
        <w:t>yang</w:t>
      </w:r>
      <w:r w:rsidRPr="00B27FCE">
        <w:rPr>
          <w:rFonts w:ascii="Times New Roman" w:hAnsi="Times New Roman" w:cs="Times New Roman"/>
          <w:sz w:val="24"/>
          <w:szCs w:val="24"/>
          <w:lang w:val="id-ID"/>
        </w:rPr>
        <w:t xml:space="preserve"> pertama pendidikan terakhir S1 sebanyak 46 responden (69,7%), S2 sebanyak 15 responden (22,7%) dan S3 sebanyak 5 responden (7,6%).</w:t>
      </w:r>
    </w:p>
    <w:p w:rsidR="003643DA" w:rsidRPr="00B27FCE" w:rsidRDefault="006977EE" w:rsidP="003643DA">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5</w:t>
      </w:r>
    </w:p>
    <w:p w:rsidR="006977EE" w:rsidRPr="00B27FCE" w:rsidRDefault="006977EE" w:rsidP="003643DA">
      <w:pPr>
        <w:spacing w:after="0" w:line="240" w:lineRule="auto"/>
        <w:ind w:left="1276"/>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Data Responden </w:t>
      </w:r>
      <w:r w:rsidR="0085080A" w:rsidRPr="00B27FCE">
        <w:rPr>
          <w:rFonts w:ascii="Times New Roman" w:hAnsi="Times New Roman" w:cs="Times New Roman"/>
          <w:b/>
          <w:sz w:val="24"/>
          <w:szCs w:val="24"/>
          <w:lang w:val="id-ID"/>
        </w:rPr>
        <w:t>Berdasarkan</w:t>
      </w:r>
      <w:r w:rsidRPr="00B27FCE">
        <w:rPr>
          <w:rFonts w:ascii="Times New Roman" w:hAnsi="Times New Roman" w:cs="Times New Roman"/>
          <w:b/>
          <w:sz w:val="24"/>
          <w:szCs w:val="24"/>
          <w:lang w:val="id-ID"/>
        </w:rPr>
        <w:t xml:space="preserve"> Jabatan</w:t>
      </w:r>
    </w:p>
    <w:tbl>
      <w:tblPr>
        <w:tblStyle w:val="KisiTabel"/>
        <w:tblW w:w="0" w:type="auto"/>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2319"/>
        <w:gridCol w:w="2234"/>
        <w:gridCol w:w="2324"/>
      </w:tblGrid>
      <w:tr w:rsidR="006977EE" w:rsidRPr="00B27FCE" w:rsidTr="00A57A65">
        <w:tc>
          <w:tcPr>
            <w:tcW w:w="2319" w:type="dxa"/>
            <w:vAlign w:val="center"/>
          </w:tcPr>
          <w:p w:rsidR="006977EE" w:rsidRPr="00B27FCE" w:rsidRDefault="006977EE" w:rsidP="003643DA">
            <w:pPr>
              <w:jc w:val="center"/>
              <w:rPr>
                <w:rFonts w:ascii="Times New Roman" w:hAnsi="Times New Roman" w:cs="Times New Roman"/>
                <w:b/>
                <w:sz w:val="24"/>
                <w:szCs w:val="24"/>
              </w:rPr>
            </w:pPr>
            <w:r w:rsidRPr="00B27FCE">
              <w:rPr>
                <w:rFonts w:ascii="Times New Roman" w:hAnsi="Times New Roman" w:cs="Times New Roman"/>
                <w:b/>
                <w:sz w:val="24"/>
                <w:szCs w:val="24"/>
              </w:rPr>
              <w:t>Kriteria</w:t>
            </w:r>
          </w:p>
        </w:tc>
        <w:tc>
          <w:tcPr>
            <w:tcW w:w="2234" w:type="dxa"/>
            <w:vAlign w:val="center"/>
          </w:tcPr>
          <w:p w:rsidR="006977EE" w:rsidRPr="00B27FCE" w:rsidRDefault="006977EE" w:rsidP="00A57A65">
            <w:pPr>
              <w:jc w:val="center"/>
              <w:rPr>
                <w:rFonts w:ascii="Times New Roman" w:hAnsi="Times New Roman" w:cs="Times New Roman"/>
                <w:b/>
                <w:sz w:val="24"/>
                <w:szCs w:val="24"/>
              </w:rPr>
            </w:pPr>
            <w:r w:rsidRPr="00B27FCE">
              <w:rPr>
                <w:rFonts w:ascii="Times New Roman" w:hAnsi="Times New Roman" w:cs="Times New Roman"/>
                <w:b/>
                <w:sz w:val="24"/>
                <w:szCs w:val="24"/>
              </w:rPr>
              <w:t>Jumlah</w:t>
            </w:r>
          </w:p>
        </w:tc>
        <w:tc>
          <w:tcPr>
            <w:tcW w:w="2324" w:type="dxa"/>
            <w:vAlign w:val="center"/>
          </w:tcPr>
          <w:p w:rsidR="006977EE" w:rsidRPr="00B27FCE" w:rsidRDefault="0085080A" w:rsidP="00A57A65">
            <w:pPr>
              <w:jc w:val="center"/>
              <w:rPr>
                <w:rFonts w:ascii="Times New Roman" w:hAnsi="Times New Roman" w:cs="Times New Roman"/>
                <w:b/>
                <w:sz w:val="24"/>
                <w:szCs w:val="24"/>
              </w:rPr>
            </w:pPr>
            <w:r w:rsidRPr="00B27FCE">
              <w:rPr>
                <w:rFonts w:ascii="Times New Roman" w:hAnsi="Times New Roman" w:cs="Times New Roman"/>
                <w:b/>
                <w:sz w:val="24"/>
                <w:szCs w:val="24"/>
              </w:rPr>
              <w:t>Persentase</w:t>
            </w:r>
            <w:r w:rsidR="006977EE" w:rsidRPr="00B27FCE">
              <w:rPr>
                <w:rFonts w:ascii="Times New Roman" w:hAnsi="Times New Roman" w:cs="Times New Roman"/>
                <w:b/>
                <w:sz w:val="24"/>
                <w:szCs w:val="24"/>
              </w:rPr>
              <w:t xml:space="preserve"> %</w:t>
            </w:r>
          </w:p>
        </w:tc>
      </w:tr>
      <w:tr w:rsidR="006977EE" w:rsidRPr="00B27FCE" w:rsidTr="00A57A65">
        <w:tc>
          <w:tcPr>
            <w:tcW w:w="2319" w:type="dxa"/>
            <w:vAlign w:val="center"/>
          </w:tcPr>
          <w:p w:rsidR="006977EE" w:rsidRPr="00B27FCE" w:rsidRDefault="00A57A65" w:rsidP="00833A9F">
            <w:pPr>
              <w:jc w:val="both"/>
              <w:rPr>
                <w:rFonts w:ascii="Times New Roman" w:hAnsi="Times New Roman" w:cs="Times New Roman"/>
                <w:sz w:val="24"/>
                <w:szCs w:val="24"/>
              </w:rPr>
            </w:pPr>
            <w:r w:rsidRPr="00B27FCE">
              <w:rPr>
                <w:rFonts w:ascii="Times New Roman" w:hAnsi="Times New Roman" w:cs="Times New Roman"/>
                <w:sz w:val="24"/>
                <w:szCs w:val="24"/>
              </w:rPr>
              <w:t>Auditor Senior</w:t>
            </w:r>
            <w:r w:rsidR="006977EE" w:rsidRPr="00B27FCE">
              <w:rPr>
                <w:rFonts w:ascii="Times New Roman" w:hAnsi="Times New Roman" w:cs="Times New Roman"/>
                <w:sz w:val="24"/>
                <w:szCs w:val="24"/>
              </w:rPr>
              <w:t xml:space="preserve"> </w:t>
            </w:r>
          </w:p>
        </w:tc>
        <w:tc>
          <w:tcPr>
            <w:tcW w:w="2234" w:type="dxa"/>
            <w:vAlign w:val="center"/>
          </w:tcPr>
          <w:p w:rsidR="006977EE" w:rsidRPr="00B27FCE" w:rsidRDefault="00A57A65" w:rsidP="00A57A65">
            <w:pPr>
              <w:jc w:val="center"/>
              <w:rPr>
                <w:rFonts w:ascii="Times New Roman" w:hAnsi="Times New Roman" w:cs="Times New Roman"/>
                <w:sz w:val="24"/>
                <w:szCs w:val="24"/>
              </w:rPr>
            </w:pPr>
            <w:r w:rsidRPr="00B27FCE">
              <w:rPr>
                <w:rFonts w:ascii="Times New Roman" w:hAnsi="Times New Roman" w:cs="Times New Roman"/>
                <w:sz w:val="24"/>
                <w:szCs w:val="24"/>
              </w:rPr>
              <w:t>20</w:t>
            </w:r>
          </w:p>
        </w:tc>
        <w:tc>
          <w:tcPr>
            <w:tcW w:w="2324" w:type="dxa"/>
            <w:vAlign w:val="center"/>
          </w:tcPr>
          <w:p w:rsidR="006977EE" w:rsidRPr="00B27FCE" w:rsidRDefault="00A57A65" w:rsidP="00A57A65">
            <w:pPr>
              <w:jc w:val="center"/>
              <w:rPr>
                <w:rFonts w:ascii="Times New Roman" w:hAnsi="Times New Roman" w:cs="Times New Roman"/>
                <w:sz w:val="24"/>
                <w:szCs w:val="24"/>
              </w:rPr>
            </w:pPr>
            <w:r w:rsidRPr="00B27FCE">
              <w:rPr>
                <w:rFonts w:ascii="Times New Roman" w:hAnsi="Times New Roman" w:cs="Times New Roman"/>
                <w:sz w:val="24"/>
                <w:szCs w:val="24"/>
              </w:rPr>
              <w:t>30,3</w:t>
            </w:r>
          </w:p>
        </w:tc>
      </w:tr>
      <w:tr w:rsidR="006977EE" w:rsidRPr="00B27FCE" w:rsidTr="00A57A65">
        <w:tc>
          <w:tcPr>
            <w:tcW w:w="2319" w:type="dxa"/>
            <w:vAlign w:val="center"/>
          </w:tcPr>
          <w:p w:rsidR="006977EE" w:rsidRPr="00B27FCE" w:rsidRDefault="00A57A65" w:rsidP="00833A9F">
            <w:pPr>
              <w:jc w:val="both"/>
              <w:rPr>
                <w:rFonts w:ascii="Times New Roman" w:hAnsi="Times New Roman" w:cs="Times New Roman"/>
                <w:sz w:val="24"/>
                <w:szCs w:val="24"/>
              </w:rPr>
            </w:pPr>
            <w:r w:rsidRPr="00B27FCE">
              <w:rPr>
                <w:rFonts w:ascii="Times New Roman" w:hAnsi="Times New Roman" w:cs="Times New Roman"/>
                <w:sz w:val="24"/>
                <w:szCs w:val="24"/>
              </w:rPr>
              <w:t>Auditor Junior</w:t>
            </w:r>
          </w:p>
        </w:tc>
        <w:tc>
          <w:tcPr>
            <w:tcW w:w="2234" w:type="dxa"/>
            <w:vAlign w:val="center"/>
          </w:tcPr>
          <w:p w:rsidR="006977EE" w:rsidRPr="00B27FCE" w:rsidRDefault="00A57A65" w:rsidP="00A57A65">
            <w:pPr>
              <w:jc w:val="center"/>
              <w:rPr>
                <w:rFonts w:ascii="Times New Roman" w:hAnsi="Times New Roman" w:cs="Times New Roman"/>
                <w:sz w:val="24"/>
                <w:szCs w:val="24"/>
              </w:rPr>
            </w:pPr>
            <w:r w:rsidRPr="00B27FCE">
              <w:rPr>
                <w:rFonts w:ascii="Times New Roman" w:hAnsi="Times New Roman" w:cs="Times New Roman"/>
                <w:sz w:val="24"/>
                <w:szCs w:val="24"/>
              </w:rPr>
              <w:t>46</w:t>
            </w:r>
          </w:p>
        </w:tc>
        <w:tc>
          <w:tcPr>
            <w:tcW w:w="2324" w:type="dxa"/>
            <w:vAlign w:val="center"/>
          </w:tcPr>
          <w:p w:rsidR="006977EE" w:rsidRPr="00B27FCE" w:rsidRDefault="00A57A65" w:rsidP="00A57A65">
            <w:pPr>
              <w:jc w:val="center"/>
              <w:rPr>
                <w:rFonts w:ascii="Times New Roman" w:hAnsi="Times New Roman" w:cs="Times New Roman"/>
                <w:sz w:val="24"/>
                <w:szCs w:val="24"/>
              </w:rPr>
            </w:pPr>
            <w:r w:rsidRPr="00B27FCE">
              <w:rPr>
                <w:rFonts w:ascii="Times New Roman" w:hAnsi="Times New Roman" w:cs="Times New Roman"/>
                <w:sz w:val="24"/>
                <w:szCs w:val="24"/>
              </w:rPr>
              <w:t>69,7</w:t>
            </w:r>
          </w:p>
        </w:tc>
      </w:tr>
      <w:tr w:rsidR="006977EE" w:rsidRPr="00B27FCE" w:rsidTr="00A57A65">
        <w:tc>
          <w:tcPr>
            <w:tcW w:w="2319"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Total</w:t>
            </w:r>
          </w:p>
        </w:tc>
        <w:tc>
          <w:tcPr>
            <w:tcW w:w="2234" w:type="dxa"/>
            <w:vAlign w:val="center"/>
          </w:tcPr>
          <w:p w:rsidR="006977EE" w:rsidRPr="00B27FCE" w:rsidRDefault="006977EE" w:rsidP="00A57A65">
            <w:pPr>
              <w:jc w:val="center"/>
              <w:rPr>
                <w:rFonts w:ascii="Times New Roman" w:hAnsi="Times New Roman" w:cs="Times New Roman"/>
                <w:sz w:val="24"/>
                <w:szCs w:val="24"/>
              </w:rPr>
            </w:pPr>
            <w:r w:rsidRPr="00B27FCE">
              <w:rPr>
                <w:rFonts w:ascii="Times New Roman" w:hAnsi="Times New Roman" w:cs="Times New Roman"/>
                <w:sz w:val="24"/>
                <w:szCs w:val="24"/>
              </w:rPr>
              <w:t>66</w:t>
            </w:r>
          </w:p>
        </w:tc>
        <w:tc>
          <w:tcPr>
            <w:tcW w:w="2324" w:type="dxa"/>
            <w:vAlign w:val="center"/>
          </w:tcPr>
          <w:p w:rsidR="006977EE" w:rsidRPr="00B27FCE" w:rsidRDefault="006977EE" w:rsidP="00A57A65">
            <w:pPr>
              <w:jc w:val="center"/>
              <w:rPr>
                <w:rFonts w:ascii="Times New Roman" w:hAnsi="Times New Roman" w:cs="Times New Roman"/>
                <w:sz w:val="24"/>
                <w:szCs w:val="24"/>
              </w:rPr>
            </w:pPr>
            <w:r w:rsidRPr="00B27FCE">
              <w:rPr>
                <w:rFonts w:ascii="Times New Roman" w:hAnsi="Times New Roman" w:cs="Times New Roman"/>
                <w:sz w:val="24"/>
                <w:szCs w:val="24"/>
              </w:rPr>
              <w:t>100</w:t>
            </w:r>
          </w:p>
        </w:tc>
      </w:tr>
    </w:tbl>
    <w:p w:rsidR="003643DA" w:rsidRPr="00B27FCE" w:rsidRDefault="003643DA" w:rsidP="003643DA">
      <w:pPr>
        <w:spacing w:line="240" w:lineRule="auto"/>
        <w:ind w:left="1134" w:firstLine="709"/>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Dari persentase pada tabel </w:t>
      </w:r>
      <w:r w:rsidR="006977EE" w:rsidRPr="00B27FCE">
        <w:rPr>
          <w:rFonts w:ascii="Times New Roman" w:hAnsi="Times New Roman" w:cs="Times New Roman"/>
          <w:sz w:val="24"/>
          <w:szCs w:val="24"/>
          <w:lang w:val="id-ID"/>
        </w:rPr>
        <w:t>5 Responden dengan jabatan senior lebih sedikit dibanding responden dengan jabatan junior. Dari 66 total sampel, responden dengan jabatan senior hanya sebanyak 20 orang (30,3%) sedangkan responden dengan jabatan junior sebanyak 46 orang (69,7%).</w:t>
      </w:r>
    </w:p>
    <w:p w:rsidR="003643DA" w:rsidRPr="00B27FCE" w:rsidRDefault="006977EE" w:rsidP="00A57A65">
      <w:pPr>
        <w:spacing w:after="0" w:line="240" w:lineRule="auto"/>
        <w:ind w:left="1134"/>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6</w:t>
      </w:r>
    </w:p>
    <w:p w:rsidR="006977EE" w:rsidRPr="00B27FCE" w:rsidRDefault="006977EE" w:rsidP="00A57A65">
      <w:pPr>
        <w:spacing w:after="0" w:line="240" w:lineRule="auto"/>
        <w:ind w:left="1134"/>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lastRenderedPageBreak/>
        <w:t>Data Responden Berdasarkan Masa Kerja</w:t>
      </w:r>
    </w:p>
    <w:tbl>
      <w:tblPr>
        <w:tblStyle w:val="KisiTabel"/>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2291"/>
        <w:gridCol w:w="2328"/>
        <w:gridCol w:w="2400"/>
      </w:tblGrid>
      <w:tr w:rsidR="006977EE" w:rsidRPr="00B27FCE" w:rsidTr="00A57A65">
        <w:tc>
          <w:tcPr>
            <w:tcW w:w="2291" w:type="dxa"/>
            <w:vAlign w:val="center"/>
          </w:tcPr>
          <w:p w:rsidR="006977EE" w:rsidRPr="00B27FCE" w:rsidRDefault="006977EE" w:rsidP="00A57A65">
            <w:pPr>
              <w:jc w:val="both"/>
              <w:rPr>
                <w:rFonts w:ascii="Times New Roman" w:hAnsi="Times New Roman" w:cs="Times New Roman"/>
                <w:b/>
                <w:sz w:val="24"/>
                <w:szCs w:val="24"/>
              </w:rPr>
            </w:pPr>
            <w:r w:rsidRPr="00B27FCE">
              <w:rPr>
                <w:rFonts w:ascii="Times New Roman" w:hAnsi="Times New Roman" w:cs="Times New Roman"/>
                <w:b/>
                <w:sz w:val="24"/>
                <w:szCs w:val="24"/>
              </w:rPr>
              <w:t>Umur</w:t>
            </w:r>
          </w:p>
        </w:tc>
        <w:tc>
          <w:tcPr>
            <w:tcW w:w="2328" w:type="dxa"/>
            <w:vAlign w:val="center"/>
          </w:tcPr>
          <w:p w:rsidR="006977EE" w:rsidRPr="00B27FCE" w:rsidRDefault="006977EE" w:rsidP="00833A9F">
            <w:pPr>
              <w:jc w:val="both"/>
              <w:rPr>
                <w:rFonts w:ascii="Times New Roman" w:hAnsi="Times New Roman" w:cs="Times New Roman"/>
                <w:b/>
                <w:sz w:val="24"/>
                <w:szCs w:val="24"/>
              </w:rPr>
            </w:pPr>
            <w:r w:rsidRPr="00B27FCE">
              <w:rPr>
                <w:rFonts w:ascii="Times New Roman" w:hAnsi="Times New Roman" w:cs="Times New Roman"/>
                <w:b/>
                <w:sz w:val="24"/>
                <w:szCs w:val="24"/>
              </w:rPr>
              <w:t>Jumlah</w:t>
            </w:r>
          </w:p>
        </w:tc>
        <w:tc>
          <w:tcPr>
            <w:tcW w:w="2400" w:type="dxa"/>
            <w:vAlign w:val="center"/>
          </w:tcPr>
          <w:p w:rsidR="006977EE" w:rsidRPr="00B27FCE" w:rsidRDefault="006977EE" w:rsidP="00833A9F">
            <w:pPr>
              <w:jc w:val="both"/>
              <w:rPr>
                <w:rFonts w:ascii="Times New Roman" w:hAnsi="Times New Roman" w:cs="Times New Roman"/>
                <w:b/>
                <w:sz w:val="24"/>
                <w:szCs w:val="24"/>
              </w:rPr>
            </w:pPr>
            <w:r w:rsidRPr="00B27FCE">
              <w:rPr>
                <w:rFonts w:ascii="Times New Roman" w:hAnsi="Times New Roman" w:cs="Times New Roman"/>
                <w:b/>
                <w:sz w:val="24"/>
                <w:szCs w:val="24"/>
              </w:rPr>
              <w:t>Persentase %</w:t>
            </w:r>
          </w:p>
        </w:tc>
      </w:tr>
      <w:tr w:rsidR="006977EE" w:rsidRPr="00B27FCE" w:rsidTr="00A57A65">
        <w:tc>
          <w:tcPr>
            <w:tcW w:w="2291"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lt;5 tahun</w:t>
            </w:r>
          </w:p>
        </w:tc>
        <w:tc>
          <w:tcPr>
            <w:tcW w:w="2328"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40</w:t>
            </w:r>
          </w:p>
        </w:tc>
        <w:tc>
          <w:tcPr>
            <w:tcW w:w="2400"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60,6</w:t>
            </w:r>
          </w:p>
        </w:tc>
      </w:tr>
      <w:tr w:rsidR="006977EE" w:rsidRPr="00B27FCE" w:rsidTr="00A57A65">
        <w:tc>
          <w:tcPr>
            <w:tcW w:w="2291"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5 – 10 tahun</w:t>
            </w:r>
          </w:p>
        </w:tc>
        <w:tc>
          <w:tcPr>
            <w:tcW w:w="2328"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26</w:t>
            </w:r>
          </w:p>
        </w:tc>
        <w:tc>
          <w:tcPr>
            <w:tcW w:w="2400"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39,4</w:t>
            </w:r>
          </w:p>
        </w:tc>
      </w:tr>
      <w:tr w:rsidR="006977EE" w:rsidRPr="00B27FCE" w:rsidTr="00A57A65">
        <w:tc>
          <w:tcPr>
            <w:tcW w:w="2291"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gt;10 tahun</w:t>
            </w:r>
          </w:p>
        </w:tc>
        <w:tc>
          <w:tcPr>
            <w:tcW w:w="2328"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0</w:t>
            </w:r>
          </w:p>
        </w:tc>
        <w:tc>
          <w:tcPr>
            <w:tcW w:w="2400"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0</w:t>
            </w:r>
          </w:p>
        </w:tc>
      </w:tr>
      <w:tr w:rsidR="006977EE" w:rsidRPr="00B27FCE" w:rsidTr="00A57A65">
        <w:tc>
          <w:tcPr>
            <w:tcW w:w="2291"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Total</w:t>
            </w:r>
          </w:p>
        </w:tc>
        <w:tc>
          <w:tcPr>
            <w:tcW w:w="2328"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66</w:t>
            </w:r>
          </w:p>
        </w:tc>
        <w:tc>
          <w:tcPr>
            <w:tcW w:w="2400" w:type="dxa"/>
            <w:vAlign w:val="center"/>
          </w:tcPr>
          <w:p w:rsidR="006977EE" w:rsidRPr="00B27FCE" w:rsidRDefault="006977EE" w:rsidP="00833A9F">
            <w:pPr>
              <w:jc w:val="both"/>
              <w:rPr>
                <w:rFonts w:ascii="Times New Roman" w:hAnsi="Times New Roman" w:cs="Times New Roman"/>
                <w:sz w:val="24"/>
                <w:szCs w:val="24"/>
              </w:rPr>
            </w:pPr>
            <w:r w:rsidRPr="00B27FCE">
              <w:rPr>
                <w:rFonts w:ascii="Times New Roman" w:hAnsi="Times New Roman" w:cs="Times New Roman"/>
                <w:sz w:val="24"/>
                <w:szCs w:val="24"/>
              </w:rPr>
              <w:t>100</w:t>
            </w:r>
          </w:p>
        </w:tc>
      </w:tr>
    </w:tbl>
    <w:p w:rsidR="006977EE" w:rsidRPr="00B27FCE" w:rsidRDefault="006977EE" w:rsidP="00833A9F">
      <w:pPr>
        <w:spacing w:line="240" w:lineRule="auto"/>
        <w:ind w:left="1276" w:firstLine="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Dari per</w:t>
      </w:r>
      <w:r w:rsidR="003643DA" w:rsidRPr="00B27FCE">
        <w:rPr>
          <w:rFonts w:ascii="Times New Roman" w:hAnsi="Times New Roman" w:cs="Times New Roman"/>
          <w:sz w:val="24"/>
          <w:szCs w:val="24"/>
          <w:lang w:val="id-ID"/>
        </w:rPr>
        <w:t xml:space="preserve">sentase pada tabel </w:t>
      </w:r>
      <w:r w:rsidRPr="00B27FCE">
        <w:rPr>
          <w:rFonts w:ascii="Times New Roman" w:hAnsi="Times New Roman" w:cs="Times New Roman"/>
          <w:sz w:val="24"/>
          <w:szCs w:val="24"/>
          <w:lang w:val="id-ID"/>
        </w:rPr>
        <w:t>6 dapat diketahui responden yang bekerja kurang dari 5 tahun terdapat 40 responden (60,6%), yang bekerja 5 sampai dengan 10 tahun sebanyak 26 responden (39,4%), dan untuk responden yang bekerja selama 10 tahun lebih belum ada di KAP kota Padang.</w:t>
      </w:r>
    </w:p>
    <w:p w:rsidR="000636BB" w:rsidRPr="00B27FCE" w:rsidRDefault="000636BB" w:rsidP="00BF2E76">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Validitas</w:t>
      </w:r>
    </w:p>
    <w:p w:rsidR="004C274F" w:rsidRPr="00B27FCE" w:rsidRDefault="004C274F" w:rsidP="00BF2E76">
      <w:pPr>
        <w:pStyle w:val="Default"/>
        <w:ind w:firstLine="720"/>
        <w:jc w:val="both"/>
      </w:pPr>
      <w:r w:rsidRPr="00B27FCE">
        <w:t>Dari uji validitas yang sudah dilakukan berdasarkan</w:t>
      </w:r>
      <w:r w:rsidR="00D427DD" w:rsidRPr="00B27FCE">
        <w:t xml:space="preserve"> 41 item pertanyaan</w:t>
      </w:r>
      <w:r w:rsidR="0033109A" w:rsidRPr="00B27FCE">
        <w:t xml:space="preserve"> </w:t>
      </w:r>
      <w:r w:rsidR="00D427DD" w:rsidRPr="00B27FCE">
        <w:t>/ pernyataan pada kuesioner yang telah</w:t>
      </w:r>
      <w:r w:rsidRPr="00B27FCE">
        <w:t xml:space="preserve"> </w:t>
      </w:r>
      <w:r w:rsidR="00D427DD" w:rsidRPr="00B27FCE">
        <w:t>di</w:t>
      </w:r>
      <w:r w:rsidRPr="00B27FCE">
        <w:t>olah pada aplikasi SPSS 16.0 maka dapat disimpulkan bahwa</w:t>
      </w:r>
      <w:r w:rsidR="00D427DD" w:rsidRPr="00B27FCE">
        <w:t xml:space="preserve"> </w:t>
      </w:r>
      <w:r w:rsidRPr="00B27FCE">
        <w:t xml:space="preserve">keseluruhan variabel </w:t>
      </w:r>
      <w:r w:rsidR="00D427DD" w:rsidRPr="00B27FCE">
        <w:t xml:space="preserve">tersebut telah </w:t>
      </w:r>
      <w:r w:rsidR="0085080A" w:rsidRPr="00B27FCE">
        <w:t>dinyatakan</w:t>
      </w:r>
      <w:r w:rsidR="00D427DD" w:rsidRPr="00B27FCE">
        <w:t xml:space="preserve"> valid karena r hitung &gt; </w:t>
      </w:r>
      <w:r w:rsidR="00BF2E76" w:rsidRPr="00B27FCE">
        <w:t xml:space="preserve">r tabel, r tabel yang dimiliki pada penelitian ini adalah 0.2387. </w:t>
      </w:r>
      <w:r w:rsidR="0033109A" w:rsidRPr="00B27FCE">
        <w:t>D</w:t>
      </w:r>
      <w:r w:rsidR="00BF2E76" w:rsidRPr="00B27FCE">
        <w:t xml:space="preserve">engan demikian maka data tersebut bisa digunakan untuk penelitian </w:t>
      </w:r>
      <w:r w:rsidR="0033109A" w:rsidRPr="00B27FCE">
        <w:t>lebih lanjut</w:t>
      </w:r>
      <w:r w:rsidR="00BF2E76" w:rsidRPr="00B27FCE">
        <w:t>.</w:t>
      </w:r>
    </w:p>
    <w:p w:rsidR="00BF2E76" w:rsidRPr="00B27FCE" w:rsidRDefault="00BF2E76" w:rsidP="00BF2E76">
      <w:pPr>
        <w:pStyle w:val="Default"/>
        <w:jc w:val="both"/>
        <w:rPr>
          <w:sz w:val="20"/>
          <w:szCs w:val="20"/>
        </w:rPr>
      </w:pPr>
    </w:p>
    <w:p w:rsidR="000636BB" w:rsidRPr="00B27FCE" w:rsidRDefault="000636BB"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Reliabilitas</w:t>
      </w:r>
    </w:p>
    <w:p w:rsidR="003643DA" w:rsidRPr="00B27FCE" w:rsidRDefault="00BF2E76" w:rsidP="00A57A65">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 xml:space="preserve">Tabel </w:t>
      </w:r>
      <w:r w:rsidR="003643DA" w:rsidRPr="00B27FCE">
        <w:rPr>
          <w:rFonts w:ascii="Times New Roman" w:hAnsi="Times New Roman" w:cs="Times New Roman"/>
          <w:b/>
          <w:sz w:val="24"/>
          <w:szCs w:val="24"/>
          <w:lang w:val="id-ID"/>
        </w:rPr>
        <w:t>7</w:t>
      </w:r>
    </w:p>
    <w:p w:rsidR="000636BB" w:rsidRPr="00B27FCE" w:rsidRDefault="000636BB" w:rsidP="00A57A65">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 Reliabilitas</w:t>
      </w:r>
    </w:p>
    <w:tbl>
      <w:tblPr>
        <w:tblStyle w:val="KisiTabel"/>
        <w:tblW w:w="6679" w:type="dxa"/>
        <w:tblInd w:w="1101" w:type="dxa"/>
        <w:tblBorders>
          <w:left w:val="none" w:sz="0" w:space="0" w:color="auto"/>
          <w:right w:val="none" w:sz="0" w:space="0" w:color="auto"/>
          <w:insideV w:val="none" w:sz="0" w:space="0" w:color="auto"/>
        </w:tblBorders>
        <w:tblLook w:val="04A0" w:firstRow="1" w:lastRow="0" w:firstColumn="1" w:lastColumn="0" w:noHBand="0" w:noVBand="1"/>
      </w:tblPr>
      <w:tblGrid>
        <w:gridCol w:w="2728"/>
        <w:gridCol w:w="2209"/>
        <w:gridCol w:w="1742"/>
      </w:tblGrid>
      <w:tr w:rsidR="000636BB" w:rsidRPr="00B27FCE" w:rsidTr="00CF52C9">
        <w:trPr>
          <w:trHeight w:val="470"/>
          <w:tblHeader/>
        </w:trPr>
        <w:tc>
          <w:tcPr>
            <w:tcW w:w="2728" w:type="dxa"/>
            <w:vAlign w:val="center"/>
          </w:tcPr>
          <w:p w:rsidR="000636BB" w:rsidRPr="00B27FCE" w:rsidRDefault="000636BB" w:rsidP="00A57A65">
            <w:pPr>
              <w:jc w:val="center"/>
              <w:rPr>
                <w:rFonts w:ascii="Times New Roman" w:hAnsi="Times New Roman" w:cs="Times New Roman"/>
                <w:b/>
                <w:sz w:val="24"/>
                <w:szCs w:val="24"/>
              </w:rPr>
            </w:pPr>
            <w:r w:rsidRPr="00B27FCE">
              <w:rPr>
                <w:rFonts w:ascii="Times New Roman" w:hAnsi="Times New Roman" w:cs="Times New Roman"/>
                <w:b/>
                <w:sz w:val="24"/>
                <w:szCs w:val="24"/>
              </w:rPr>
              <w:t>Variabel</w:t>
            </w:r>
          </w:p>
        </w:tc>
        <w:tc>
          <w:tcPr>
            <w:tcW w:w="2209" w:type="dxa"/>
            <w:vAlign w:val="center"/>
          </w:tcPr>
          <w:p w:rsidR="000636BB" w:rsidRPr="00B27FCE" w:rsidRDefault="000636BB" w:rsidP="00A57A65">
            <w:pPr>
              <w:jc w:val="center"/>
              <w:rPr>
                <w:rFonts w:ascii="Times New Roman" w:hAnsi="Times New Roman" w:cs="Times New Roman"/>
                <w:b/>
                <w:sz w:val="24"/>
                <w:szCs w:val="24"/>
              </w:rPr>
            </w:pPr>
            <w:r w:rsidRPr="00B27FCE">
              <w:rPr>
                <w:rFonts w:ascii="Times New Roman" w:hAnsi="Times New Roman" w:cs="Times New Roman"/>
                <w:b/>
                <w:sz w:val="24"/>
                <w:szCs w:val="24"/>
              </w:rPr>
              <w:t>Cronbach</w:t>
            </w:r>
            <w:r w:rsidR="00A57A65" w:rsidRPr="00B27FCE">
              <w:rPr>
                <w:rFonts w:ascii="Times New Roman" w:hAnsi="Times New Roman" w:cs="Times New Roman"/>
                <w:b/>
                <w:sz w:val="24"/>
                <w:szCs w:val="24"/>
              </w:rPr>
              <w:t xml:space="preserve"> </w:t>
            </w:r>
            <w:r w:rsidRPr="00B27FCE">
              <w:rPr>
                <w:rFonts w:ascii="Times New Roman" w:hAnsi="Times New Roman" w:cs="Times New Roman"/>
                <w:b/>
                <w:sz w:val="24"/>
                <w:szCs w:val="24"/>
              </w:rPr>
              <w:t>Alpha</w:t>
            </w:r>
          </w:p>
        </w:tc>
        <w:tc>
          <w:tcPr>
            <w:tcW w:w="1742" w:type="dxa"/>
            <w:vAlign w:val="center"/>
          </w:tcPr>
          <w:p w:rsidR="000636BB" w:rsidRPr="00B27FCE" w:rsidRDefault="000636BB" w:rsidP="00A57A65">
            <w:pPr>
              <w:jc w:val="center"/>
              <w:rPr>
                <w:rFonts w:ascii="Times New Roman" w:hAnsi="Times New Roman" w:cs="Times New Roman"/>
                <w:b/>
                <w:sz w:val="24"/>
                <w:szCs w:val="24"/>
              </w:rPr>
            </w:pPr>
            <w:r w:rsidRPr="00B27FCE">
              <w:rPr>
                <w:rFonts w:ascii="Times New Roman" w:hAnsi="Times New Roman" w:cs="Times New Roman"/>
                <w:b/>
                <w:sz w:val="24"/>
                <w:szCs w:val="24"/>
              </w:rPr>
              <w:t>Status</w:t>
            </w:r>
          </w:p>
        </w:tc>
      </w:tr>
      <w:tr w:rsidR="000636BB" w:rsidRPr="00B27FCE" w:rsidTr="00A57A65">
        <w:trPr>
          <w:trHeight w:val="370"/>
        </w:trPr>
        <w:tc>
          <w:tcPr>
            <w:tcW w:w="2728" w:type="dxa"/>
            <w:vAlign w:val="center"/>
          </w:tcPr>
          <w:p w:rsidR="000636BB" w:rsidRPr="00B27FCE" w:rsidRDefault="000636BB" w:rsidP="00A1652B">
            <w:pPr>
              <w:jc w:val="both"/>
              <w:rPr>
                <w:rFonts w:ascii="Times New Roman" w:hAnsi="Times New Roman" w:cs="Times New Roman"/>
                <w:sz w:val="24"/>
                <w:szCs w:val="24"/>
              </w:rPr>
            </w:pPr>
            <w:r w:rsidRPr="00B27FCE">
              <w:rPr>
                <w:rFonts w:ascii="Times New Roman" w:hAnsi="Times New Roman" w:cs="Times New Roman"/>
                <w:sz w:val="24"/>
                <w:szCs w:val="24"/>
              </w:rPr>
              <w:t>Etika Audit</w:t>
            </w:r>
          </w:p>
        </w:tc>
        <w:tc>
          <w:tcPr>
            <w:tcW w:w="2209"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0,885</w:t>
            </w:r>
          </w:p>
        </w:tc>
        <w:tc>
          <w:tcPr>
            <w:tcW w:w="1742"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Reliabel</w:t>
            </w:r>
          </w:p>
        </w:tc>
      </w:tr>
      <w:tr w:rsidR="000636BB" w:rsidRPr="00B27FCE" w:rsidTr="00A57A65">
        <w:trPr>
          <w:trHeight w:val="370"/>
        </w:trPr>
        <w:tc>
          <w:tcPr>
            <w:tcW w:w="2728" w:type="dxa"/>
            <w:vAlign w:val="center"/>
          </w:tcPr>
          <w:p w:rsidR="000636BB" w:rsidRPr="00B27FCE" w:rsidRDefault="000636BB" w:rsidP="00A1652B">
            <w:pPr>
              <w:jc w:val="both"/>
              <w:rPr>
                <w:rFonts w:ascii="Times New Roman" w:hAnsi="Times New Roman" w:cs="Times New Roman"/>
                <w:sz w:val="24"/>
                <w:szCs w:val="24"/>
              </w:rPr>
            </w:pP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w:t>
            </w:r>
          </w:p>
        </w:tc>
        <w:tc>
          <w:tcPr>
            <w:tcW w:w="2209"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0,882</w:t>
            </w:r>
          </w:p>
        </w:tc>
        <w:tc>
          <w:tcPr>
            <w:tcW w:w="1742"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Reliabel</w:t>
            </w:r>
          </w:p>
        </w:tc>
      </w:tr>
      <w:tr w:rsidR="000636BB" w:rsidRPr="00B27FCE" w:rsidTr="00A57A65">
        <w:trPr>
          <w:trHeight w:val="387"/>
        </w:trPr>
        <w:tc>
          <w:tcPr>
            <w:tcW w:w="2728" w:type="dxa"/>
            <w:vAlign w:val="center"/>
          </w:tcPr>
          <w:p w:rsidR="000636BB" w:rsidRPr="00B27FCE" w:rsidRDefault="000636BB" w:rsidP="00A1652B">
            <w:pPr>
              <w:jc w:val="both"/>
              <w:rPr>
                <w:rFonts w:ascii="Times New Roman" w:hAnsi="Times New Roman" w:cs="Times New Roman"/>
                <w:sz w:val="24"/>
                <w:szCs w:val="24"/>
              </w:rPr>
            </w:pPr>
            <w:r w:rsidRPr="00B27FCE">
              <w:rPr>
                <w:rFonts w:ascii="Times New Roman" w:hAnsi="Times New Roman" w:cs="Times New Roman"/>
                <w:sz w:val="24"/>
                <w:szCs w:val="24"/>
              </w:rPr>
              <w:t>Kualitas Audit</w:t>
            </w:r>
          </w:p>
        </w:tc>
        <w:tc>
          <w:tcPr>
            <w:tcW w:w="2209"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0,880</w:t>
            </w:r>
          </w:p>
        </w:tc>
        <w:tc>
          <w:tcPr>
            <w:tcW w:w="1742" w:type="dxa"/>
            <w:vAlign w:val="center"/>
          </w:tcPr>
          <w:p w:rsidR="000636BB" w:rsidRPr="00B27FCE" w:rsidRDefault="000636BB" w:rsidP="00A57A65">
            <w:pPr>
              <w:jc w:val="center"/>
              <w:rPr>
                <w:rFonts w:ascii="Times New Roman" w:hAnsi="Times New Roman" w:cs="Times New Roman"/>
                <w:sz w:val="24"/>
                <w:szCs w:val="24"/>
              </w:rPr>
            </w:pPr>
            <w:r w:rsidRPr="00B27FCE">
              <w:rPr>
                <w:rFonts w:ascii="Times New Roman" w:hAnsi="Times New Roman" w:cs="Times New Roman"/>
                <w:sz w:val="24"/>
                <w:szCs w:val="24"/>
              </w:rPr>
              <w:t>Reliabel</w:t>
            </w:r>
          </w:p>
        </w:tc>
      </w:tr>
    </w:tbl>
    <w:p w:rsidR="000636BB" w:rsidRPr="00B27FCE" w:rsidRDefault="00BF2E76" w:rsidP="00BF2E76">
      <w:pPr>
        <w:spacing w:line="240" w:lineRule="auto"/>
        <w:ind w:left="1134" w:firstLine="567"/>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Berdasarkan table </w:t>
      </w:r>
      <w:r w:rsidR="003643DA" w:rsidRPr="00B27FCE">
        <w:rPr>
          <w:rFonts w:ascii="Times New Roman" w:hAnsi="Times New Roman" w:cs="Times New Roman"/>
          <w:sz w:val="24"/>
          <w:szCs w:val="24"/>
          <w:lang w:val="id-ID"/>
        </w:rPr>
        <w:t xml:space="preserve">7 </w:t>
      </w:r>
      <w:r w:rsidR="000636BB" w:rsidRPr="00B27FCE">
        <w:rPr>
          <w:rFonts w:ascii="Times New Roman" w:hAnsi="Times New Roman" w:cs="Times New Roman"/>
          <w:sz w:val="24"/>
          <w:szCs w:val="24"/>
          <w:lang w:val="id-ID"/>
        </w:rPr>
        <w:t xml:space="preserve">menunjukkan bahwa instrumen untuk setiap variabel penelitian adalah </w:t>
      </w:r>
      <w:r w:rsidR="0085080A" w:rsidRPr="00B27FCE">
        <w:rPr>
          <w:rFonts w:ascii="Times New Roman" w:hAnsi="Times New Roman" w:cs="Times New Roman"/>
          <w:sz w:val="24"/>
          <w:szCs w:val="24"/>
          <w:lang w:val="id-ID"/>
        </w:rPr>
        <w:t>reliabel</w:t>
      </w:r>
      <w:r w:rsidR="000636BB" w:rsidRPr="00B27FCE">
        <w:rPr>
          <w:rFonts w:ascii="Times New Roman" w:hAnsi="Times New Roman" w:cs="Times New Roman"/>
          <w:sz w:val="24"/>
          <w:szCs w:val="24"/>
          <w:lang w:val="id-ID"/>
        </w:rPr>
        <w:t xml:space="preserve">, cronbach alpha pada variabel etika audit adalah (0,885 &gt; 0,6). Pada variabel </w:t>
      </w:r>
      <w:r w:rsidR="000636BB" w:rsidRPr="00B27FCE">
        <w:rPr>
          <w:rFonts w:ascii="Times New Roman" w:hAnsi="Times New Roman" w:cs="Times New Roman"/>
          <w:i/>
          <w:sz w:val="24"/>
          <w:szCs w:val="24"/>
          <w:lang w:val="id-ID"/>
        </w:rPr>
        <w:t xml:space="preserve">fee </w:t>
      </w:r>
      <w:r w:rsidR="000636BB" w:rsidRPr="00B27FCE">
        <w:rPr>
          <w:rFonts w:ascii="Times New Roman" w:hAnsi="Times New Roman" w:cs="Times New Roman"/>
          <w:sz w:val="24"/>
          <w:szCs w:val="24"/>
          <w:lang w:val="id-ID"/>
        </w:rPr>
        <w:t>audit (0,882 &gt; 0,6) , dan variabel kualitas audit (0,880 &gt; 0,6) dan dapat digunakan sebagai alat ukur dalam penelitian.</w:t>
      </w:r>
    </w:p>
    <w:p w:rsidR="000636BB" w:rsidRPr="00B27FCE" w:rsidRDefault="000636BB" w:rsidP="003643DA">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Asumsi Klasik</w:t>
      </w:r>
    </w:p>
    <w:p w:rsidR="0086172F" w:rsidRPr="00B27FCE" w:rsidRDefault="0086172F" w:rsidP="003643DA">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normalitas</w:t>
      </w:r>
    </w:p>
    <w:p w:rsidR="0086172F" w:rsidRPr="00B27FCE" w:rsidRDefault="0061383C"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3643DA" w:rsidRPr="00B27FCE">
        <w:rPr>
          <w:rFonts w:ascii="Times New Roman" w:hAnsi="Times New Roman" w:cs="Times New Roman"/>
          <w:b/>
          <w:sz w:val="24"/>
          <w:szCs w:val="24"/>
          <w:lang w:val="id-ID"/>
        </w:rPr>
        <w:t xml:space="preserve"> 8</w:t>
      </w:r>
      <w:r w:rsidRPr="00B27FCE">
        <w:rPr>
          <w:rFonts w:ascii="Times New Roman" w:hAnsi="Times New Roman" w:cs="Times New Roman"/>
          <w:b/>
          <w:sz w:val="24"/>
          <w:szCs w:val="24"/>
          <w:lang w:val="id-ID"/>
        </w:rPr>
        <w:t xml:space="preserve"> Uji Normalitas</w:t>
      </w:r>
    </w:p>
    <w:tbl>
      <w:tblPr>
        <w:tblW w:w="5983" w:type="dxa"/>
        <w:tblInd w:w="1306"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384"/>
        <w:gridCol w:w="2152"/>
        <w:gridCol w:w="1447"/>
      </w:tblGrid>
      <w:tr w:rsidR="0086172F" w:rsidRPr="00B27FCE" w:rsidTr="003643DA">
        <w:trPr>
          <w:cantSplit/>
          <w:tblHeader/>
        </w:trPr>
        <w:tc>
          <w:tcPr>
            <w:tcW w:w="5983" w:type="dxa"/>
            <w:gridSpan w:val="3"/>
            <w:tcBorders>
              <w:top w:val="nil"/>
            </w:tcBorders>
            <w:shd w:val="clear" w:color="auto" w:fill="FFFFFF"/>
            <w:tcMar>
              <w:top w:w="30" w:type="dxa"/>
              <w:left w:w="30" w:type="dxa"/>
              <w:bottom w:w="30" w:type="dxa"/>
              <w:right w:w="30" w:type="dxa"/>
            </w:tcMar>
            <w:vAlign w:val="center"/>
          </w:tcPr>
          <w:p w:rsidR="0086172F" w:rsidRPr="00B27FCE" w:rsidRDefault="0086172F"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One-Sample Kolmogorov-Smirnov Test</w:t>
            </w:r>
          </w:p>
        </w:tc>
      </w:tr>
      <w:tr w:rsidR="0086172F" w:rsidRPr="00B27FCE" w:rsidTr="003643DA">
        <w:trPr>
          <w:cantSplit/>
          <w:tblHeader/>
        </w:trPr>
        <w:tc>
          <w:tcPr>
            <w:tcW w:w="2384" w:type="dxa"/>
            <w:tcBorders>
              <w:bottom w:val="single" w:sz="4" w:space="0" w:color="auto"/>
            </w:tcBorders>
            <w:shd w:val="clear" w:color="auto" w:fill="FFFFFF"/>
            <w:tcMar>
              <w:top w:w="30" w:type="dxa"/>
              <w:left w:w="30" w:type="dxa"/>
              <w:bottom w:w="30" w:type="dxa"/>
              <w:right w:w="30" w:type="dxa"/>
            </w:tcMar>
          </w:tcPr>
          <w:p w:rsidR="0086172F" w:rsidRPr="00B27FCE" w:rsidRDefault="0086172F" w:rsidP="003643DA">
            <w:pPr>
              <w:autoSpaceDE w:val="0"/>
              <w:autoSpaceDN w:val="0"/>
              <w:adjustRightInd w:val="0"/>
              <w:spacing w:after="0" w:line="240" w:lineRule="auto"/>
              <w:jc w:val="both"/>
              <w:rPr>
                <w:rFonts w:ascii="Times New Roman" w:hAnsi="Times New Roman" w:cs="Times New Roman"/>
                <w:sz w:val="24"/>
                <w:szCs w:val="24"/>
                <w:lang w:val="id-ID"/>
              </w:rPr>
            </w:pPr>
          </w:p>
        </w:tc>
        <w:tc>
          <w:tcPr>
            <w:tcW w:w="2152" w:type="dxa"/>
            <w:tcBorders>
              <w:bottom w:val="single" w:sz="4" w:space="0" w:color="auto"/>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sz w:val="24"/>
                <w:szCs w:val="24"/>
                <w:lang w:val="id-ID"/>
              </w:rPr>
            </w:pPr>
          </w:p>
        </w:tc>
        <w:tc>
          <w:tcPr>
            <w:tcW w:w="1447" w:type="dxa"/>
            <w:tcBorders>
              <w:bottom w:val="single" w:sz="4" w:space="0" w:color="auto"/>
            </w:tcBorders>
            <w:shd w:val="clear" w:color="auto" w:fill="FFFFFF"/>
            <w:tcMar>
              <w:top w:w="30" w:type="dxa"/>
              <w:left w:w="30" w:type="dxa"/>
              <w:bottom w:w="30" w:type="dxa"/>
              <w:right w:w="30" w:type="dxa"/>
            </w:tcMar>
            <w:vAlign w:val="bottom"/>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andardized Residual</w:t>
            </w:r>
          </w:p>
        </w:tc>
      </w:tr>
      <w:tr w:rsidR="0086172F" w:rsidRPr="00B27FCE" w:rsidTr="003643DA">
        <w:trPr>
          <w:cantSplit/>
        </w:trPr>
        <w:tc>
          <w:tcPr>
            <w:tcW w:w="4536" w:type="dxa"/>
            <w:gridSpan w:val="2"/>
            <w:tcBorders>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N</w:t>
            </w:r>
          </w:p>
        </w:tc>
        <w:tc>
          <w:tcPr>
            <w:tcW w:w="1447" w:type="dxa"/>
            <w:tcBorders>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6</w:t>
            </w:r>
          </w:p>
        </w:tc>
      </w:tr>
      <w:tr w:rsidR="0086172F" w:rsidRPr="00B27FCE" w:rsidTr="003643DA">
        <w:trPr>
          <w:cantSplit/>
        </w:trPr>
        <w:tc>
          <w:tcPr>
            <w:tcW w:w="2384" w:type="dxa"/>
            <w:vMerge w:val="restart"/>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Normal Parameters</w:t>
            </w:r>
            <w:r w:rsidRPr="00B27FCE">
              <w:rPr>
                <w:rFonts w:ascii="Times New Roman" w:hAnsi="Times New Roman" w:cs="Times New Roman"/>
                <w:color w:val="000000"/>
                <w:sz w:val="24"/>
                <w:szCs w:val="24"/>
                <w:vertAlign w:val="superscript"/>
                <w:lang w:val="id-ID"/>
              </w:rPr>
              <w:t>a</w:t>
            </w:r>
          </w:p>
        </w:tc>
        <w:tc>
          <w:tcPr>
            <w:tcW w:w="2152" w:type="dxa"/>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ean</w:t>
            </w:r>
          </w:p>
        </w:tc>
        <w:tc>
          <w:tcPr>
            <w:tcW w:w="1447" w:type="dxa"/>
            <w:tcBorders>
              <w:top w:val="nil"/>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00000</w:t>
            </w:r>
          </w:p>
        </w:tc>
      </w:tr>
      <w:tr w:rsidR="0086172F" w:rsidRPr="00B27FCE" w:rsidTr="003643DA">
        <w:trPr>
          <w:cantSplit/>
        </w:trPr>
        <w:tc>
          <w:tcPr>
            <w:tcW w:w="2384" w:type="dxa"/>
            <w:vMerge/>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2152" w:type="dxa"/>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Deviation</w:t>
            </w:r>
          </w:p>
        </w:tc>
        <w:tc>
          <w:tcPr>
            <w:tcW w:w="1447" w:type="dxa"/>
            <w:tcBorders>
              <w:top w:val="nil"/>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98449518</w:t>
            </w:r>
          </w:p>
        </w:tc>
      </w:tr>
      <w:tr w:rsidR="0086172F" w:rsidRPr="00B27FCE" w:rsidTr="003643DA">
        <w:trPr>
          <w:cantSplit/>
        </w:trPr>
        <w:tc>
          <w:tcPr>
            <w:tcW w:w="2384" w:type="dxa"/>
            <w:vMerge w:val="restart"/>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lastRenderedPageBreak/>
              <w:t>Most Extreme Differences</w:t>
            </w:r>
          </w:p>
        </w:tc>
        <w:tc>
          <w:tcPr>
            <w:tcW w:w="2152" w:type="dxa"/>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bsolute</w:t>
            </w:r>
          </w:p>
        </w:tc>
        <w:tc>
          <w:tcPr>
            <w:tcW w:w="1447" w:type="dxa"/>
            <w:tcBorders>
              <w:top w:val="nil"/>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51</w:t>
            </w:r>
          </w:p>
        </w:tc>
      </w:tr>
      <w:tr w:rsidR="0086172F" w:rsidRPr="00B27FCE" w:rsidTr="003643DA">
        <w:trPr>
          <w:cantSplit/>
        </w:trPr>
        <w:tc>
          <w:tcPr>
            <w:tcW w:w="2384" w:type="dxa"/>
            <w:vMerge/>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2152" w:type="dxa"/>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Positive</w:t>
            </w:r>
          </w:p>
        </w:tc>
        <w:tc>
          <w:tcPr>
            <w:tcW w:w="1447" w:type="dxa"/>
            <w:tcBorders>
              <w:top w:val="nil"/>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51</w:t>
            </w:r>
          </w:p>
        </w:tc>
      </w:tr>
      <w:tr w:rsidR="0086172F" w:rsidRPr="00B27FCE" w:rsidTr="003643DA">
        <w:trPr>
          <w:cantSplit/>
        </w:trPr>
        <w:tc>
          <w:tcPr>
            <w:tcW w:w="2384" w:type="dxa"/>
            <w:vMerge/>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2152" w:type="dxa"/>
            <w:tcBorders>
              <w:top w:val="nil"/>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Negative</w:t>
            </w:r>
          </w:p>
        </w:tc>
        <w:tc>
          <w:tcPr>
            <w:tcW w:w="1447" w:type="dxa"/>
            <w:tcBorders>
              <w:top w:val="nil"/>
              <w:bottom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29</w:t>
            </w:r>
          </w:p>
        </w:tc>
      </w:tr>
      <w:tr w:rsidR="0086172F" w:rsidRPr="00B27FCE" w:rsidTr="003643DA">
        <w:trPr>
          <w:cantSplit/>
        </w:trPr>
        <w:tc>
          <w:tcPr>
            <w:tcW w:w="4536" w:type="dxa"/>
            <w:gridSpan w:val="2"/>
            <w:tcBorders>
              <w:top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Kolmogorov-Smirnov Z</w:t>
            </w:r>
          </w:p>
        </w:tc>
        <w:tc>
          <w:tcPr>
            <w:tcW w:w="1447" w:type="dxa"/>
            <w:tcBorders>
              <w:top w:val="nil"/>
            </w:tcBorders>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225</w:t>
            </w:r>
          </w:p>
        </w:tc>
      </w:tr>
      <w:tr w:rsidR="0086172F" w:rsidRPr="00B27FCE" w:rsidTr="003643DA">
        <w:trPr>
          <w:cantSplit/>
        </w:trPr>
        <w:tc>
          <w:tcPr>
            <w:tcW w:w="4536" w:type="dxa"/>
            <w:gridSpan w:val="2"/>
            <w:tcBorders>
              <w:bottom w:val="single" w:sz="4" w:space="0" w:color="auto"/>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symp. Sig. (2-tailed)</w:t>
            </w:r>
          </w:p>
        </w:tc>
        <w:tc>
          <w:tcPr>
            <w:tcW w:w="1447" w:type="dxa"/>
            <w:shd w:val="clear" w:color="auto" w:fill="FFFFFF"/>
            <w:tcMar>
              <w:top w:w="30" w:type="dxa"/>
              <w:left w:w="30" w:type="dxa"/>
              <w:bottom w:w="30" w:type="dxa"/>
              <w:right w:w="30" w:type="dxa"/>
            </w:tcMar>
            <w:vAlign w:val="cente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99</w:t>
            </w:r>
          </w:p>
        </w:tc>
      </w:tr>
      <w:tr w:rsidR="0086172F" w:rsidRPr="00B27FCE" w:rsidTr="003643DA">
        <w:trPr>
          <w:gridAfter w:val="1"/>
          <w:wAfter w:w="1447" w:type="dxa"/>
          <w:cantSplit/>
        </w:trPr>
        <w:tc>
          <w:tcPr>
            <w:tcW w:w="4536" w:type="dxa"/>
            <w:gridSpan w:val="2"/>
            <w:tcBorders>
              <w:bottom w:val="nil"/>
            </w:tcBorders>
            <w:shd w:val="clear" w:color="auto" w:fill="FFFFFF"/>
            <w:tcMar>
              <w:top w:w="30" w:type="dxa"/>
              <w:left w:w="30" w:type="dxa"/>
              <w:bottom w:w="30" w:type="dxa"/>
              <w:right w:w="30" w:type="dxa"/>
            </w:tcMar>
          </w:tcPr>
          <w:p w:rsidR="0086172F" w:rsidRPr="00B27FCE" w:rsidRDefault="0086172F" w:rsidP="00A1652B">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Test distribution is Normal.</w:t>
            </w:r>
          </w:p>
        </w:tc>
      </w:tr>
    </w:tbl>
    <w:p w:rsidR="0086172F" w:rsidRPr="00B27FCE" w:rsidRDefault="0086172F" w:rsidP="00833A9F">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hasil diatas mempunyai nilai signifikan 0,099 &gt; 0,05 sehingga disimpulkan semua penelitian normal.</w:t>
      </w:r>
    </w:p>
    <w:p w:rsidR="0086172F" w:rsidRPr="00B27FCE" w:rsidRDefault="0086172F"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Multikolinearitas</w:t>
      </w:r>
    </w:p>
    <w:p w:rsidR="003643DA" w:rsidRPr="00B27FCE" w:rsidRDefault="0086172F"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3643DA" w:rsidRPr="00B27FCE">
        <w:rPr>
          <w:rFonts w:ascii="Times New Roman" w:hAnsi="Times New Roman" w:cs="Times New Roman"/>
          <w:b/>
          <w:sz w:val="24"/>
          <w:szCs w:val="24"/>
          <w:lang w:val="id-ID"/>
        </w:rPr>
        <w:t xml:space="preserve"> 9</w:t>
      </w:r>
    </w:p>
    <w:p w:rsidR="0086172F"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 Multikolinearitas</w:t>
      </w:r>
    </w:p>
    <w:tbl>
      <w:tblPr>
        <w:tblW w:w="7371" w:type="dxa"/>
        <w:jc w:val="center"/>
        <w:tblLayout w:type="fixed"/>
        <w:tblCellMar>
          <w:left w:w="30" w:type="dxa"/>
          <w:right w:w="30" w:type="dxa"/>
        </w:tblCellMar>
        <w:tblLook w:val="0000" w:firstRow="0" w:lastRow="0" w:firstColumn="0" w:lastColumn="0" w:noHBand="0" w:noVBand="0"/>
      </w:tblPr>
      <w:tblGrid>
        <w:gridCol w:w="525"/>
        <w:gridCol w:w="955"/>
        <w:gridCol w:w="930"/>
        <w:gridCol w:w="928"/>
        <w:gridCol w:w="1017"/>
        <w:gridCol w:w="718"/>
        <w:gridCol w:w="718"/>
        <w:gridCol w:w="794"/>
        <w:gridCol w:w="786"/>
      </w:tblGrid>
      <w:tr w:rsidR="00804AF0" w:rsidRPr="00B27FCE" w:rsidTr="00BF2E76">
        <w:trPr>
          <w:cantSplit/>
          <w:trHeight w:val="185"/>
          <w:tblHeader/>
          <w:jc w:val="center"/>
        </w:trPr>
        <w:tc>
          <w:tcPr>
            <w:tcW w:w="7371" w:type="dxa"/>
            <w:gridSpan w:val="9"/>
            <w:tcBorders>
              <w:top w:val="single" w:sz="4" w:space="0" w:color="auto"/>
              <w:bottom w:val="single" w:sz="4" w:space="0" w:color="auto"/>
            </w:tcBorders>
            <w:shd w:val="clear" w:color="auto" w:fill="FFFFFF"/>
            <w:tcMar>
              <w:top w:w="30" w:type="dxa"/>
              <w:left w:w="30" w:type="dxa"/>
              <w:bottom w:w="30" w:type="dxa"/>
              <w:right w:w="30" w:type="dxa"/>
            </w:tcMar>
            <w:vAlign w:val="center"/>
          </w:tcPr>
          <w:p w:rsidR="00804AF0" w:rsidRPr="00B27FCE" w:rsidRDefault="00804AF0"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Coefficients</w:t>
            </w:r>
            <w:r w:rsidRPr="00B27FCE">
              <w:rPr>
                <w:rFonts w:ascii="Times New Roman" w:hAnsi="Times New Roman" w:cs="Times New Roman"/>
                <w:b/>
                <w:bCs/>
                <w:color w:val="000000"/>
                <w:sz w:val="24"/>
                <w:szCs w:val="24"/>
                <w:vertAlign w:val="superscript"/>
                <w:lang w:val="id-ID"/>
              </w:rPr>
              <w:t>a</w:t>
            </w:r>
          </w:p>
        </w:tc>
      </w:tr>
      <w:tr w:rsidR="00804AF0" w:rsidRPr="00B27FCE" w:rsidTr="00BF2E76">
        <w:trPr>
          <w:cantSplit/>
          <w:trHeight w:val="371"/>
          <w:tblHeader/>
          <w:jc w:val="center"/>
        </w:trPr>
        <w:tc>
          <w:tcPr>
            <w:tcW w:w="1480" w:type="dxa"/>
            <w:gridSpan w:val="2"/>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185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Unstandardized Coefficients</w:t>
            </w:r>
          </w:p>
        </w:tc>
        <w:tc>
          <w:tcPr>
            <w:tcW w:w="1017"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andardized Coefficients</w:t>
            </w:r>
          </w:p>
        </w:tc>
        <w:tc>
          <w:tcPr>
            <w:tcW w:w="718"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0636BB"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w:t>
            </w:r>
          </w:p>
        </w:tc>
        <w:tc>
          <w:tcPr>
            <w:tcW w:w="718"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ig.</w:t>
            </w:r>
          </w:p>
        </w:tc>
        <w:tc>
          <w:tcPr>
            <w:tcW w:w="1580"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Collinearity Statistics</w:t>
            </w:r>
          </w:p>
        </w:tc>
      </w:tr>
      <w:tr w:rsidR="00804AF0" w:rsidRPr="00B27FCE" w:rsidTr="00BF2E76">
        <w:trPr>
          <w:cantSplit/>
          <w:trHeight w:val="80"/>
          <w:tblHeader/>
          <w:jc w:val="center"/>
        </w:trPr>
        <w:tc>
          <w:tcPr>
            <w:tcW w:w="1480" w:type="dxa"/>
            <w:gridSpan w:val="2"/>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p>
        </w:tc>
        <w:tc>
          <w:tcPr>
            <w:tcW w:w="93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w:t>
            </w:r>
          </w:p>
        </w:tc>
        <w:tc>
          <w:tcPr>
            <w:tcW w:w="92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Error</w:t>
            </w:r>
          </w:p>
        </w:tc>
        <w:tc>
          <w:tcPr>
            <w:tcW w:w="1017"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eta</w:t>
            </w:r>
          </w:p>
        </w:tc>
        <w:tc>
          <w:tcPr>
            <w:tcW w:w="718" w:type="dxa"/>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p>
        </w:tc>
        <w:tc>
          <w:tcPr>
            <w:tcW w:w="718" w:type="dxa"/>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p>
        </w:tc>
        <w:tc>
          <w:tcPr>
            <w:tcW w:w="79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olerance</w:t>
            </w:r>
          </w:p>
        </w:tc>
        <w:tc>
          <w:tcPr>
            <w:tcW w:w="78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A61FD6">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VIF</w:t>
            </w:r>
          </w:p>
        </w:tc>
      </w:tr>
      <w:tr w:rsidR="00804AF0" w:rsidRPr="00B27FCE" w:rsidTr="00BF2E76">
        <w:trPr>
          <w:cantSplit/>
          <w:trHeight w:val="195"/>
          <w:jc w:val="center"/>
        </w:trPr>
        <w:tc>
          <w:tcPr>
            <w:tcW w:w="525" w:type="dxa"/>
            <w:vMerge w:val="restart"/>
            <w:tcBorders>
              <w:top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955" w:type="dxa"/>
            <w:tcBorders>
              <w:top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Constant)</w:t>
            </w:r>
          </w:p>
        </w:tc>
        <w:tc>
          <w:tcPr>
            <w:tcW w:w="930"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622</w:t>
            </w:r>
          </w:p>
        </w:tc>
        <w:tc>
          <w:tcPr>
            <w:tcW w:w="928"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463</w:t>
            </w:r>
          </w:p>
        </w:tc>
        <w:tc>
          <w:tcPr>
            <w:tcW w:w="1017" w:type="dxa"/>
            <w:tcBorders>
              <w:top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sz w:val="24"/>
                <w:szCs w:val="24"/>
                <w:lang w:val="id-ID"/>
              </w:rPr>
            </w:pPr>
          </w:p>
        </w:tc>
        <w:tc>
          <w:tcPr>
            <w:tcW w:w="718"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757</w:t>
            </w:r>
          </w:p>
        </w:tc>
        <w:tc>
          <w:tcPr>
            <w:tcW w:w="718"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452</w:t>
            </w:r>
          </w:p>
        </w:tc>
        <w:tc>
          <w:tcPr>
            <w:tcW w:w="794" w:type="dxa"/>
            <w:tcBorders>
              <w:top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sz w:val="24"/>
                <w:szCs w:val="24"/>
                <w:lang w:val="id-ID"/>
              </w:rPr>
            </w:pPr>
          </w:p>
        </w:tc>
        <w:tc>
          <w:tcPr>
            <w:tcW w:w="786" w:type="dxa"/>
            <w:tcBorders>
              <w:top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sz w:val="24"/>
                <w:szCs w:val="24"/>
                <w:lang w:val="id-ID"/>
              </w:rPr>
            </w:pPr>
          </w:p>
        </w:tc>
      </w:tr>
      <w:tr w:rsidR="00804AF0" w:rsidRPr="00B27FCE" w:rsidTr="00BF2E76">
        <w:trPr>
          <w:cantSplit/>
          <w:trHeight w:val="80"/>
          <w:jc w:val="center"/>
        </w:trPr>
        <w:tc>
          <w:tcPr>
            <w:tcW w:w="525" w:type="dxa"/>
            <w:vMerge/>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sz w:val="24"/>
                <w:szCs w:val="24"/>
                <w:lang w:val="id-ID"/>
              </w:rPr>
            </w:pPr>
          </w:p>
        </w:tc>
        <w:tc>
          <w:tcPr>
            <w:tcW w:w="955" w:type="dxa"/>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ETIKA AUDIT</w:t>
            </w:r>
          </w:p>
        </w:tc>
        <w:tc>
          <w:tcPr>
            <w:tcW w:w="930"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46</w:t>
            </w:r>
          </w:p>
        </w:tc>
        <w:tc>
          <w:tcPr>
            <w:tcW w:w="928"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45</w:t>
            </w:r>
          </w:p>
        </w:tc>
        <w:tc>
          <w:tcPr>
            <w:tcW w:w="1017"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928</w:t>
            </w:r>
          </w:p>
        </w:tc>
        <w:tc>
          <w:tcPr>
            <w:tcW w:w="718"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4.458</w:t>
            </w:r>
          </w:p>
        </w:tc>
        <w:tc>
          <w:tcPr>
            <w:tcW w:w="718"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0</w:t>
            </w:r>
          </w:p>
        </w:tc>
        <w:tc>
          <w:tcPr>
            <w:tcW w:w="794"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879</w:t>
            </w:r>
          </w:p>
        </w:tc>
        <w:tc>
          <w:tcPr>
            <w:tcW w:w="786" w:type="dxa"/>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138</w:t>
            </w:r>
          </w:p>
        </w:tc>
      </w:tr>
      <w:tr w:rsidR="00804AF0" w:rsidRPr="00B27FCE" w:rsidTr="00BF2E76">
        <w:trPr>
          <w:cantSplit/>
          <w:trHeight w:val="80"/>
          <w:jc w:val="center"/>
        </w:trPr>
        <w:tc>
          <w:tcPr>
            <w:tcW w:w="525" w:type="dxa"/>
            <w:vMerge/>
            <w:tcBorders>
              <w:bottom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955" w:type="dxa"/>
            <w:tcBorders>
              <w:bottom w:val="single" w:sz="4" w:space="0" w:color="auto"/>
            </w:tcBorders>
            <w:shd w:val="clear" w:color="auto" w:fill="FFFFFF"/>
            <w:tcMar>
              <w:top w:w="30" w:type="dxa"/>
              <w:left w:w="30" w:type="dxa"/>
              <w:bottom w:w="30" w:type="dxa"/>
              <w:right w:w="30" w:type="dxa"/>
            </w:tcMa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FEE AUDIT</w:t>
            </w:r>
          </w:p>
        </w:tc>
        <w:tc>
          <w:tcPr>
            <w:tcW w:w="930"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47</w:t>
            </w:r>
          </w:p>
        </w:tc>
        <w:tc>
          <w:tcPr>
            <w:tcW w:w="928"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77</w:t>
            </w:r>
          </w:p>
        </w:tc>
        <w:tc>
          <w:tcPr>
            <w:tcW w:w="1017"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05</w:t>
            </w:r>
          </w:p>
        </w:tc>
        <w:tc>
          <w:tcPr>
            <w:tcW w:w="718"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188</w:t>
            </w:r>
          </w:p>
        </w:tc>
        <w:tc>
          <w:tcPr>
            <w:tcW w:w="718"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2</w:t>
            </w:r>
          </w:p>
        </w:tc>
        <w:tc>
          <w:tcPr>
            <w:tcW w:w="794"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879</w:t>
            </w:r>
          </w:p>
        </w:tc>
        <w:tc>
          <w:tcPr>
            <w:tcW w:w="786"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A61FD6">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138</w:t>
            </w:r>
          </w:p>
        </w:tc>
      </w:tr>
      <w:tr w:rsidR="00A61FD6" w:rsidRPr="00B27FCE" w:rsidTr="00BF2E76">
        <w:trPr>
          <w:cantSplit/>
          <w:trHeight w:val="185"/>
          <w:jc w:val="center"/>
        </w:trPr>
        <w:tc>
          <w:tcPr>
            <w:tcW w:w="7371" w:type="dxa"/>
            <w:gridSpan w:val="9"/>
            <w:tcBorders>
              <w:top w:val="single" w:sz="4" w:space="0" w:color="auto"/>
            </w:tcBorders>
            <w:shd w:val="clear" w:color="auto" w:fill="FFFFFF"/>
            <w:tcMar>
              <w:top w:w="30" w:type="dxa"/>
              <w:left w:w="30" w:type="dxa"/>
              <w:bottom w:w="30" w:type="dxa"/>
              <w:right w:w="30" w:type="dxa"/>
            </w:tcMar>
            <w:vAlign w:val="center"/>
          </w:tcPr>
          <w:p w:rsidR="00A61FD6" w:rsidRPr="00B27FCE" w:rsidRDefault="00A61FD6" w:rsidP="00A61FD6">
            <w:pPr>
              <w:autoSpaceDE w:val="0"/>
              <w:autoSpaceDN w:val="0"/>
              <w:adjustRightInd w:val="0"/>
              <w:spacing w:after="0" w:line="240" w:lineRule="auto"/>
              <w:rPr>
                <w:rFonts w:ascii="Times New Roman" w:hAnsi="Times New Roman" w:cs="Times New Roman"/>
                <w:sz w:val="24"/>
                <w:szCs w:val="24"/>
                <w:lang w:val="id-ID"/>
              </w:rPr>
            </w:pPr>
            <w:r w:rsidRPr="00B27FCE">
              <w:rPr>
                <w:rFonts w:ascii="Times New Roman" w:hAnsi="Times New Roman" w:cs="Times New Roman"/>
                <w:color w:val="000000"/>
                <w:sz w:val="24"/>
                <w:szCs w:val="24"/>
                <w:lang w:val="id-ID"/>
              </w:rPr>
              <w:t>a. Dependent Variable: KUALITAS AUDIT</w:t>
            </w:r>
          </w:p>
        </w:tc>
      </w:tr>
    </w:tbl>
    <w:p w:rsidR="0086172F" w:rsidRPr="00B27FCE" w:rsidRDefault="0086172F" w:rsidP="00A61FD6">
      <w:pPr>
        <w:spacing w:after="0" w:line="240" w:lineRule="auto"/>
        <w:jc w:val="both"/>
        <w:rPr>
          <w:rFonts w:ascii="Times New Roman" w:hAnsi="Times New Roman" w:cs="Times New Roman"/>
          <w:b/>
          <w:sz w:val="24"/>
          <w:szCs w:val="24"/>
          <w:lang w:val="id-ID"/>
        </w:rPr>
      </w:pPr>
    </w:p>
    <w:p w:rsidR="00804AF0" w:rsidRPr="00B27FCE" w:rsidRDefault="00804AF0" w:rsidP="00833A9F">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Dari hasil tabel diatas kedua variabel X1 dan X2 dapat disimpulkan tidak terjadinya multikolinearitas karna nilai tolerance &gt; 0,1 dan VIF &lt; 10.</w:t>
      </w:r>
    </w:p>
    <w:p w:rsidR="00A1652B" w:rsidRPr="00B27FCE" w:rsidRDefault="00804AF0"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Heteroskedastisitas</w:t>
      </w:r>
    </w:p>
    <w:p w:rsidR="003643DA" w:rsidRPr="00B27FCE" w:rsidRDefault="00804AF0"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0636BB" w:rsidRPr="00B27FCE">
        <w:rPr>
          <w:rFonts w:ascii="Times New Roman" w:hAnsi="Times New Roman" w:cs="Times New Roman"/>
          <w:b/>
          <w:sz w:val="24"/>
          <w:szCs w:val="24"/>
          <w:lang w:val="id-ID"/>
        </w:rPr>
        <w:t xml:space="preserve"> </w:t>
      </w:r>
      <w:r w:rsidR="003643DA" w:rsidRPr="00B27FCE">
        <w:rPr>
          <w:rFonts w:ascii="Times New Roman" w:hAnsi="Times New Roman" w:cs="Times New Roman"/>
          <w:b/>
          <w:sz w:val="24"/>
          <w:szCs w:val="24"/>
          <w:lang w:val="id-ID"/>
        </w:rPr>
        <w:t>10</w:t>
      </w:r>
    </w:p>
    <w:p w:rsidR="00804AF0"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 Heteroskedastisitas</w:t>
      </w:r>
    </w:p>
    <w:tbl>
      <w:tblPr>
        <w:tblW w:w="7938" w:type="dxa"/>
        <w:jc w:val="center"/>
        <w:tblLayout w:type="fixed"/>
        <w:tblCellMar>
          <w:left w:w="30" w:type="dxa"/>
          <w:right w:w="30" w:type="dxa"/>
        </w:tblCellMar>
        <w:tblLook w:val="0000" w:firstRow="0" w:lastRow="0" w:firstColumn="0" w:lastColumn="0" w:noHBand="0" w:noVBand="0"/>
      </w:tblPr>
      <w:tblGrid>
        <w:gridCol w:w="705"/>
        <w:gridCol w:w="1317"/>
        <w:gridCol w:w="1279"/>
        <w:gridCol w:w="1277"/>
        <w:gridCol w:w="1406"/>
        <w:gridCol w:w="977"/>
        <w:gridCol w:w="977"/>
      </w:tblGrid>
      <w:tr w:rsidR="00804AF0" w:rsidRPr="00B27FCE" w:rsidTr="00E22E32">
        <w:trPr>
          <w:cantSplit/>
          <w:tblHeader/>
          <w:jc w:val="center"/>
        </w:trPr>
        <w:tc>
          <w:tcPr>
            <w:tcW w:w="8126" w:type="dxa"/>
            <w:gridSpan w:val="7"/>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Coefficients</w:t>
            </w:r>
            <w:r w:rsidRPr="00B27FCE">
              <w:rPr>
                <w:rFonts w:ascii="Times New Roman" w:hAnsi="Times New Roman" w:cs="Times New Roman"/>
                <w:b/>
                <w:bCs/>
                <w:color w:val="000000"/>
                <w:sz w:val="24"/>
                <w:szCs w:val="24"/>
                <w:vertAlign w:val="superscript"/>
                <w:lang w:val="id-ID"/>
              </w:rPr>
              <w:t>a</w:t>
            </w:r>
          </w:p>
        </w:tc>
      </w:tr>
      <w:tr w:rsidR="00804AF0" w:rsidRPr="00B27FCE" w:rsidTr="00E22E32">
        <w:trPr>
          <w:cantSplit/>
          <w:tblHeader/>
          <w:jc w:val="center"/>
        </w:trPr>
        <w:tc>
          <w:tcPr>
            <w:tcW w:w="2068" w:type="dxa"/>
            <w:gridSpan w:val="2"/>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261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Unstandardized Coefficients</w:t>
            </w:r>
          </w:p>
        </w:tc>
        <w:tc>
          <w:tcPr>
            <w:tcW w:w="14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andardized Coefficients</w:t>
            </w:r>
          </w:p>
        </w:tc>
        <w:tc>
          <w:tcPr>
            <w:tcW w:w="1000"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w:t>
            </w:r>
          </w:p>
        </w:tc>
        <w:tc>
          <w:tcPr>
            <w:tcW w:w="1000"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ig.</w:t>
            </w:r>
          </w:p>
        </w:tc>
      </w:tr>
      <w:tr w:rsidR="00804AF0" w:rsidRPr="00B27FCE" w:rsidTr="00E22E32">
        <w:trPr>
          <w:cantSplit/>
          <w:tblHeader/>
          <w:jc w:val="center"/>
        </w:trPr>
        <w:tc>
          <w:tcPr>
            <w:tcW w:w="2068" w:type="dxa"/>
            <w:gridSpan w:val="2"/>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1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w:t>
            </w:r>
          </w:p>
        </w:tc>
        <w:tc>
          <w:tcPr>
            <w:tcW w:w="130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Error</w:t>
            </w:r>
          </w:p>
        </w:tc>
        <w:tc>
          <w:tcPr>
            <w:tcW w:w="14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eta</w:t>
            </w:r>
          </w:p>
        </w:tc>
        <w:tc>
          <w:tcPr>
            <w:tcW w:w="1000" w:type="dxa"/>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000" w:type="dxa"/>
            <w:vMerge/>
            <w:tcBorders>
              <w:top w:val="single" w:sz="4" w:space="0" w:color="auto"/>
              <w:bottom w:val="single" w:sz="4" w:space="0" w:color="auto"/>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r>
      <w:tr w:rsidR="00804AF0" w:rsidRPr="00B27FCE" w:rsidTr="00E22E32">
        <w:trPr>
          <w:cantSplit/>
          <w:jc w:val="center"/>
        </w:trPr>
        <w:tc>
          <w:tcPr>
            <w:tcW w:w="720" w:type="dxa"/>
            <w:vMerge w:val="restart"/>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1348"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Constant)</w:t>
            </w:r>
          </w:p>
        </w:tc>
        <w:tc>
          <w:tcPr>
            <w:tcW w:w="1310"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646</w:t>
            </w:r>
          </w:p>
        </w:tc>
        <w:tc>
          <w:tcPr>
            <w:tcW w:w="1308"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450</w:t>
            </w:r>
          </w:p>
        </w:tc>
        <w:tc>
          <w:tcPr>
            <w:tcW w:w="1440"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72</w:t>
            </w:r>
          </w:p>
        </w:tc>
        <w:tc>
          <w:tcPr>
            <w:tcW w:w="1000" w:type="dxa"/>
            <w:tcBorders>
              <w:top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504</w:t>
            </w:r>
          </w:p>
        </w:tc>
      </w:tr>
      <w:tr w:rsidR="00804AF0" w:rsidRPr="00B27FCE" w:rsidTr="00E22E32">
        <w:trPr>
          <w:cantSplit/>
          <w:jc w:val="center"/>
        </w:trPr>
        <w:tc>
          <w:tcPr>
            <w:tcW w:w="720" w:type="dxa"/>
            <w:vMerge/>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ETIKA AUDIT</w:t>
            </w:r>
          </w:p>
        </w:tc>
        <w:tc>
          <w:tcPr>
            <w:tcW w:w="1310" w:type="dxa"/>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25</w:t>
            </w:r>
          </w:p>
        </w:tc>
        <w:tc>
          <w:tcPr>
            <w:tcW w:w="1308" w:type="dxa"/>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32</w:t>
            </w:r>
          </w:p>
        </w:tc>
        <w:tc>
          <w:tcPr>
            <w:tcW w:w="1440" w:type="dxa"/>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06</w:t>
            </w:r>
          </w:p>
        </w:tc>
        <w:tc>
          <w:tcPr>
            <w:tcW w:w="1000" w:type="dxa"/>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805</w:t>
            </w:r>
          </w:p>
        </w:tc>
        <w:tc>
          <w:tcPr>
            <w:tcW w:w="1000" w:type="dxa"/>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424</w:t>
            </w:r>
          </w:p>
        </w:tc>
      </w:tr>
      <w:tr w:rsidR="00804AF0" w:rsidRPr="00B27FCE" w:rsidTr="00E22E32">
        <w:trPr>
          <w:cantSplit/>
          <w:jc w:val="center"/>
        </w:trPr>
        <w:tc>
          <w:tcPr>
            <w:tcW w:w="720" w:type="dxa"/>
            <w:vMerge/>
            <w:tcBorders>
              <w:bottom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tcBorders>
              <w:bottom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FEE AUDIT</w:t>
            </w:r>
          </w:p>
        </w:tc>
        <w:tc>
          <w:tcPr>
            <w:tcW w:w="1310"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82</w:t>
            </w:r>
          </w:p>
        </w:tc>
        <w:tc>
          <w:tcPr>
            <w:tcW w:w="1308"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55</w:t>
            </w:r>
          </w:p>
        </w:tc>
        <w:tc>
          <w:tcPr>
            <w:tcW w:w="1440"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97</w:t>
            </w:r>
          </w:p>
        </w:tc>
        <w:tc>
          <w:tcPr>
            <w:tcW w:w="1000"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495</w:t>
            </w:r>
          </w:p>
        </w:tc>
        <w:tc>
          <w:tcPr>
            <w:tcW w:w="1000" w:type="dxa"/>
            <w:tcBorders>
              <w:bottom w:val="single" w:sz="4" w:space="0" w:color="auto"/>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40</w:t>
            </w:r>
          </w:p>
        </w:tc>
      </w:tr>
      <w:tr w:rsidR="00804AF0" w:rsidRPr="00B27FCE" w:rsidTr="00E22E32">
        <w:trPr>
          <w:cantSplit/>
          <w:jc w:val="center"/>
        </w:trPr>
        <w:tc>
          <w:tcPr>
            <w:tcW w:w="3378" w:type="dxa"/>
            <w:gridSpan w:val="3"/>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Dependent Variable: abresid</w:t>
            </w:r>
          </w:p>
        </w:tc>
        <w:tc>
          <w:tcPr>
            <w:tcW w:w="1308"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440"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bl>
    <w:p w:rsidR="00804AF0" w:rsidRPr="00B27FCE" w:rsidRDefault="00804AF0" w:rsidP="00833A9F">
      <w:pPr>
        <w:spacing w:line="240" w:lineRule="auto"/>
        <w:jc w:val="both"/>
        <w:rPr>
          <w:rFonts w:ascii="Times New Roman" w:hAnsi="Times New Roman" w:cs="Times New Roman"/>
          <w:sz w:val="24"/>
          <w:szCs w:val="24"/>
          <w:lang w:val="id-ID"/>
        </w:rPr>
      </w:pPr>
    </w:p>
    <w:p w:rsidR="00804AF0" w:rsidRPr="00B27FCE" w:rsidRDefault="00804AF0" w:rsidP="00833A9F">
      <w:pPr>
        <w:autoSpaceDE w:val="0"/>
        <w:autoSpaceDN w:val="0"/>
        <w:adjustRightInd w:val="0"/>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Dari Hasil Diatas menunjukkan bahwa semua variabel mempunyai nilai signifikan diatas 0,05 sehingga semua variabel tidak terjadi heteroskedastisitas.</w:t>
      </w:r>
    </w:p>
    <w:p w:rsidR="00804AF0" w:rsidRPr="00B27FCE" w:rsidRDefault="00804AF0" w:rsidP="00833A9F">
      <w:pPr>
        <w:spacing w:line="240" w:lineRule="auto"/>
        <w:jc w:val="both"/>
        <w:rPr>
          <w:rFonts w:ascii="Times New Roman" w:hAnsi="Times New Roman" w:cs="Times New Roman"/>
          <w:sz w:val="24"/>
          <w:szCs w:val="24"/>
          <w:lang w:val="id-ID"/>
        </w:rPr>
      </w:pPr>
    </w:p>
    <w:p w:rsidR="00804AF0" w:rsidRPr="00B27FCE" w:rsidRDefault="00804AF0"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Analisis Linear Berganda</w:t>
      </w:r>
    </w:p>
    <w:p w:rsidR="003643DA" w:rsidRPr="00B27FCE" w:rsidRDefault="00804AF0"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0636BB" w:rsidRPr="00B27FCE">
        <w:rPr>
          <w:rFonts w:ascii="Times New Roman" w:hAnsi="Times New Roman" w:cs="Times New Roman"/>
          <w:b/>
          <w:sz w:val="24"/>
          <w:szCs w:val="24"/>
          <w:lang w:val="id-ID"/>
        </w:rPr>
        <w:t xml:space="preserve"> </w:t>
      </w:r>
      <w:r w:rsidR="003643DA" w:rsidRPr="00B27FCE">
        <w:rPr>
          <w:rFonts w:ascii="Times New Roman" w:hAnsi="Times New Roman" w:cs="Times New Roman"/>
          <w:b/>
          <w:sz w:val="24"/>
          <w:szCs w:val="24"/>
          <w:lang w:val="id-ID"/>
        </w:rPr>
        <w:t>11</w:t>
      </w:r>
    </w:p>
    <w:p w:rsidR="00804AF0"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Analisis Linear Berganda</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5"/>
        <w:gridCol w:w="1317"/>
        <w:gridCol w:w="1279"/>
        <w:gridCol w:w="1277"/>
        <w:gridCol w:w="1406"/>
        <w:gridCol w:w="977"/>
        <w:gridCol w:w="977"/>
      </w:tblGrid>
      <w:tr w:rsidR="00804AF0" w:rsidRPr="00B27FCE" w:rsidTr="0033109A">
        <w:trPr>
          <w:cantSplit/>
          <w:tblHeader/>
          <w:jc w:val="center"/>
        </w:trPr>
        <w:tc>
          <w:tcPr>
            <w:tcW w:w="8126"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A1652B">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Coefficients</w:t>
            </w:r>
            <w:r w:rsidRPr="00B27FCE">
              <w:rPr>
                <w:rFonts w:ascii="Times New Roman" w:hAnsi="Times New Roman" w:cs="Times New Roman"/>
                <w:b/>
                <w:bCs/>
                <w:color w:val="000000"/>
                <w:sz w:val="24"/>
                <w:szCs w:val="24"/>
                <w:vertAlign w:val="superscript"/>
                <w:lang w:val="id-ID"/>
              </w:rPr>
              <w:t>a</w:t>
            </w:r>
          </w:p>
        </w:tc>
      </w:tr>
      <w:tr w:rsidR="00804AF0" w:rsidRPr="00B27FCE" w:rsidTr="0033109A">
        <w:trPr>
          <w:cantSplit/>
          <w:tblHeader/>
          <w:jc w:val="center"/>
        </w:trPr>
        <w:tc>
          <w:tcPr>
            <w:tcW w:w="2068" w:type="dxa"/>
            <w:gridSpan w:val="2"/>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261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Unstandardized Coefficients</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andardized Coefficients</w:t>
            </w:r>
          </w:p>
        </w:tc>
        <w:tc>
          <w:tcPr>
            <w:tcW w:w="1000"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w:t>
            </w:r>
          </w:p>
        </w:tc>
        <w:tc>
          <w:tcPr>
            <w:tcW w:w="1000"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ig.</w:t>
            </w:r>
          </w:p>
        </w:tc>
      </w:tr>
      <w:tr w:rsidR="00804AF0" w:rsidRPr="00B27FCE" w:rsidTr="0033109A">
        <w:trPr>
          <w:cantSplit/>
          <w:tblHeader/>
          <w:jc w:val="center"/>
        </w:trPr>
        <w:tc>
          <w:tcPr>
            <w:tcW w:w="2068"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w:t>
            </w:r>
          </w:p>
        </w:tc>
        <w:tc>
          <w:tcPr>
            <w:tcW w:w="13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Error</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eta</w:t>
            </w:r>
          </w:p>
        </w:tc>
        <w:tc>
          <w:tcPr>
            <w:tcW w:w="1000"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000"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r>
      <w:tr w:rsidR="00804AF0" w:rsidRPr="00B27FCE" w:rsidTr="0033109A">
        <w:trPr>
          <w:cantSplit/>
          <w:jc w:val="center"/>
        </w:trPr>
        <w:tc>
          <w:tcPr>
            <w:tcW w:w="720"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1348"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Constant)</w:t>
            </w:r>
          </w:p>
        </w:tc>
        <w:tc>
          <w:tcPr>
            <w:tcW w:w="13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622</w:t>
            </w:r>
          </w:p>
        </w:tc>
        <w:tc>
          <w:tcPr>
            <w:tcW w:w="130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463</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757</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452</w:t>
            </w:r>
          </w:p>
        </w:tc>
      </w:tr>
      <w:tr w:rsidR="00804AF0" w:rsidRPr="00B27FCE" w:rsidTr="0033109A">
        <w:trPr>
          <w:cantSplit/>
          <w:jc w:val="center"/>
        </w:trPr>
        <w:tc>
          <w:tcPr>
            <w:tcW w:w="720" w:type="dxa"/>
            <w:vMerge/>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ETIKA AUDIT</w:t>
            </w:r>
          </w:p>
        </w:tc>
        <w:tc>
          <w:tcPr>
            <w:tcW w:w="1310"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46</w:t>
            </w:r>
          </w:p>
        </w:tc>
        <w:tc>
          <w:tcPr>
            <w:tcW w:w="1308"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45</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92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4.45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0</w:t>
            </w:r>
          </w:p>
        </w:tc>
      </w:tr>
      <w:tr w:rsidR="00804AF0" w:rsidRPr="00B27FCE" w:rsidTr="0033109A">
        <w:trPr>
          <w:cantSplit/>
          <w:jc w:val="center"/>
        </w:trPr>
        <w:tc>
          <w:tcPr>
            <w:tcW w:w="720" w:type="dxa"/>
            <w:vMerge/>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FEE AUDIT</w:t>
            </w:r>
          </w:p>
        </w:tc>
        <w:tc>
          <w:tcPr>
            <w:tcW w:w="13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47</w:t>
            </w:r>
          </w:p>
        </w:tc>
        <w:tc>
          <w:tcPr>
            <w:tcW w:w="13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77</w:t>
            </w:r>
          </w:p>
        </w:tc>
        <w:tc>
          <w:tcPr>
            <w:tcW w:w="144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05</w:t>
            </w: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188</w:t>
            </w: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2</w:t>
            </w:r>
          </w:p>
        </w:tc>
      </w:tr>
      <w:tr w:rsidR="00804AF0" w:rsidRPr="00B27FCE" w:rsidTr="0033109A">
        <w:trPr>
          <w:cantSplit/>
          <w:jc w:val="center"/>
        </w:trPr>
        <w:tc>
          <w:tcPr>
            <w:tcW w:w="4686" w:type="dxa"/>
            <w:gridSpan w:val="4"/>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Dependent Variable: KUALITAS AUDIT</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bl>
    <w:p w:rsidR="00804AF0" w:rsidRPr="00B27FCE" w:rsidRDefault="00804AF0" w:rsidP="00833A9F">
      <w:pPr>
        <w:spacing w:line="240" w:lineRule="auto"/>
        <w:jc w:val="both"/>
        <w:rPr>
          <w:rFonts w:ascii="Times New Roman" w:hAnsi="Times New Roman" w:cs="Times New Roman"/>
          <w:b/>
          <w:sz w:val="24"/>
          <w:szCs w:val="24"/>
          <w:lang w:val="id-ID"/>
        </w:rPr>
      </w:pPr>
    </w:p>
    <w:p w:rsidR="00804AF0" w:rsidRPr="00B27FCE" w:rsidRDefault="00804AF0" w:rsidP="00833A9F">
      <w:pPr>
        <w:spacing w:line="240" w:lineRule="auto"/>
        <w:ind w:left="426"/>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Pada tabel diatas dapat dilihat dalam bentuk persamaan dibawah ini :</w:t>
      </w:r>
    </w:p>
    <w:p w:rsidR="00804AF0" w:rsidRPr="00B27FCE" w:rsidRDefault="00804AF0" w:rsidP="00833A9F">
      <w:pPr>
        <w:spacing w:line="240" w:lineRule="auto"/>
        <w:ind w:left="426"/>
        <w:jc w:val="both"/>
        <w:rPr>
          <w:rFonts w:ascii="Times New Roman" w:hAnsi="Times New Roman" w:cs="Times New Roman"/>
          <w:color w:val="010205"/>
          <w:sz w:val="24"/>
          <w:szCs w:val="24"/>
          <w:lang w:val="id-ID"/>
        </w:rPr>
      </w:pPr>
      <w:r w:rsidRPr="00B27FCE">
        <w:rPr>
          <w:rFonts w:ascii="Times New Roman" w:hAnsi="Times New Roman" w:cs="Times New Roman"/>
          <w:sz w:val="24"/>
          <w:szCs w:val="24"/>
          <w:lang w:val="id-ID"/>
        </w:rPr>
        <w:tab/>
        <w:t>Y = 2,622 + 0,646 X</w:t>
      </w:r>
      <w:r w:rsidRPr="00B27FCE">
        <w:rPr>
          <w:rFonts w:ascii="Times New Roman" w:hAnsi="Times New Roman" w:cs="Times New Roman"/>
          <w:sz w:val="24"/>
          <w:szCs w:val="24"/>
          <w:vertAlign w:val="subscript"/>
          <w:lang w:val="id-ID"/>
        </w:rPr>
        <w:t>1</w:t>
      </w:r>
      <w:r w:rsidRPr="00B27FCE">
        <w:rPr>
          <w:rFonts w:ascii="Times New Roman" w:hAnsi="Times New Roman" w:cs="Times New Roman"/>
          <w:sz w:val="24"/>
          <w:szCs w:val="24"/>
          <w:lang w:val="id-ID"/>
        </w:rPr>
        <w:t xml:space="preserve"> + (-0,247) X</w:t>
      </w:r>
      <w:r w:rsidRPr="00B27FCE">
        <w:rPr>
          <w:rFonts w:ascii="Times New Roman" w:hAnsi="Times New Roman" w:cs="Times New Roman"/>
          <w:sz w:val="24"/>
          <w:szCs w:val="24"/>
          <w:vertAlign w:val="subscript"/>
          <w:lang w:val="id-ID"/>
        </w:rPr>
        <w:t>2</w:t>
      </w:r>
    </w:p>
    <w:p w:rsidR="00804AF0" w:rsidRPr="00B27FCE" w:rsidRDefault="00804AF0" w:rsidP="00E04A8A">
      <w:pPr>
        <w:spacing w:after="0" w:line="240" w:lineRule="auto"/>
        <w:ind w:left="426"/>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persamaan tersebut dapat diartikan sebagai berikut :</w:t>
      </w:r>
    </w:p>
    <w:p w:rsidR="00804AF0" w:rsidRPr="00B27FCE" w:rsidRDefault="00804AF0" w:rsidP="00833A9F">
      <w:pPr>
        <w:pStyle w:val="DaftarParagraf"/>
        <w:numPr>
          <w:ilvl w:val="0"/>
          <w:numId w:val="2"/>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 xml:space="preserve">Apabila etika audit, </w:t>
      </w: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 diasumsikan nol (0) maka kualitas audit tetap sebesar contant yaitu 2,622 satuan.</w:t>
      </w:r>
    </w:p>
    <w:p w:rsidR="00804AF0" w:rsidRPr="00B27FCE" w:rsidRDefault="00804AF0" w:rsidP="00833A9F">
      <w:pPr>
        <w:pStyle w:val="DaftarParagraf"/>
        <w:numPr>
          <w:ilvl w:val="0"/>
          <w:numId w:val="2"/>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 xml:space="preserve">Apabila etika audit dinaikkan sebesar satu (1) satuan akan meningkatkan variabel kualitas audit sebesar 0,646 dengan asumsi variabel </w:t>
      </w: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 sama dengan nol (0)</w:t>
      </w:r>
    </w:p>
    <w:p w:rsidR="00207CAC" w:rsidRPr="00B27FCE" w:rsidRDefault="00804AF0" w:rsidP="00833A9F">
      <w:pPr>
        <w:pStyle w:val="DaftarParagraf"/>
        <w:numPr>
          <w:ilvl w:val="0"/>
          <w:numId w:val="2"/>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 xml:space="preserve">Apabila variabel </w:t>
      </w: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 dinaikkan sebesar satu (1) satuan akan meningkatkan variabel kualitas audit sebesar -0,247 dengan asumsi variabel etika audit sama dengan nol (0).</w:t>
      </w:r>
    </w:p>
    <w:p w:rsidR="003643DA" w:rsidRPr="00B27FCE" w:rsidRDefault="003643DA">
      <w:pPr>
        <w:rPr>
          <w:rFonts w:ascii="Times New Roman" w:hAnsi="Times New Roman" w:cs="Times New Roman"/>
          <w:b/>
          <w:sz w:val="24"/>
          <w:szCs w:val="24"/>
          <w:lang w:val="id-ID"/>
        </w:rPr>
      </w:pPr>
      <w:r w:rsidRPr="00B27FCE">
        <w:rPr>
          <w:rFonts w:ascii="Times New Roman" w:hAnsi="Times New Roman" w:cs="Times New Roman"/>
          <w:b/>
          <w:sz w:val="24"/>
          <w:szCs w:val="24"/>
          <w:lang w:val="id-ID"/>
        </w:rPr>
        <w:br w:type="page"/>
      </w:r>
    </w:p>
    <w:p w:rsidR="0086172F" w:rsidRPr="00B27FCE" w:rsidRDefault="00804AF0" w:rsidP="003643DA">
      <w:pPr>
        <w:spacing w:after="0"/>
        <w:rPr>
          <w:rFonts w:ascii="Times New Roman" w:hAnsi="Times New Roman" w:cs="Times New Roman"/>
          <w:b/>
          <w:sz w:val="24"/>
          <w:szCs w:val="24"/>
          <w:lang w:val="id-ID"/>
        </w:rPr>
      </w:pPr>
      <w:r w:rsidRPr="00B27FCE">
        <w:rPr>
          <w:rFonts w:ascii="Times New Roman" w:hAnsi="Times New Roman" w:cs="Times New Roman"/>
          <w:b/>
          <w:sz w:val="24"/>
          <w:szCs w:val="24"/>
          <w:lang w:val="id-ID"/>
        </w:rPr>
        <w:lastRenderedPageBreak/>
        <w:t>Uji Hipotesis</w:t>
      </w:r>
    </w:p>
    <w:p w:rsidR="00804AF0" w:rsidRPr="00B27FCE" w:rsidRDefault="00804AF0" w:rsidP="003643DA">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F</w:t>
      </w:r>
    </w:p>
    <w:p w:rsidR="003643DA" w:rsidRPr="00B27FCE" w:rsidRDefault="00804AF0"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0636BB" w:rsidRPr="00B27FCE">
        <w:rPr>
          <w:rFonts w:ascii="Times New Roman" w:hAnsi="Times New Roman" w:cs="Times New Roman"/>
          <w:b/>
          <w:sz w:val="24"/>
          <w:szCs w:val="24"/>
          <w:lang w:val="id-ID"/>
        </w:rPr>
        <w:t xml:space="preserve"> </w:t>
      </w:r>
      <w:r w:rsidR="003643DA" w:rsidRPr="00B27FCE">
        <w:rPr>
          <w:rFonts w:ascii="Times New Roman" w:hAnsi="Times New Roman" w:cs="Times New Roman"/>
          <w:b/>
          <w:sz w:val="24"/>
          <w:szCs w:val="24"/>
          <w:lang w:val="id-ID"/>
        </w:rPr>
        <w:t>12</w:t>
      </w:r>
    </w:p>
    <w:p w:rsidR="00804AF0"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w:t>
      </w:r>
      <w:r w:rsidR="000636BB" w:rsidRPr="00B27FCE">
        <w:rPr>
          <w:rFonts w:ascii="Times New Roman" w:hAnsi="Times New Roman" w:cs="Times New Roman"/>
          <w:b/>
          <w:sz w:val="24"/>
          <w:szCs w:val="24"/>
          <w:lang w:val="id-ID"/>
        </w:rPr>
        <w:t xml:space="preserve"> F</w:t>
      </w:r>
    </w:p>
    <w:tbl>
      <w:tblPr>
        <w:tblW w:w="78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804AF0" w:rsidRPr="00B27FCE" w:rsidTr="00207CAC">
        <w:trPr>
          <w:cantSplit/>
          <w:tblHeader/>
          <w:jc w:val="center"/>
        </w:trPr>
        <w:tc>
          <w:tcPr>
            <w:tcW w:w="7798"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ANOVA</w:t>
            </w:r>
            <w:r w:rsidRPr="00B27FCE">
              <w:rPr>
                <w:rFonts w:ascii="Times New Roman" w:hAnsi="Times New Roman" w:cs="Times New Roman"/>
                <w:b/>
                <w:bCs/>
                <w:color w:val="000000"/>
                <w:sz w:val="24"/>
                <w:szCs w:val="24"/>
                <w:vertAlign w:val="superscript"/>
                <w:lang w:val="id-ID"/>
              </w:rPr>
              <w:t>b</w:t>
            </w:r>
          </w:p>
        </w:tc>
      </w:tr>
      <w:tr w:rsidR="00804AF0" w:rsidRPr="00B27FCE" w:rsidTr="00207CAC">
        <w:trPr>
          <w:cantSplit/>
          <w:tblHeader/>
          <w:jc w:val="center"/>
        </w:trPr>
        <w:tc>
          <w:tcPr>
            <w:tcW w:w="197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um of Squares</w:t>
            </w:r>
          </w:p>
        </w:tc>
        <w:tc>
          <w:tcPr>
            <w:tcW w:w="99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3643DA"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D</w:t>
            </w:r>
            <w:r w:rsidR="00804AF0" w:rsidRPr="00B27FCE">
              <w:rPr>
                <w:rFonts w:ascii="Times New Roman" w:hAnsi="Times New Roman" w:cs="Times New Roman"/>
                <w:color w:val="000000"/>
                <w:sz w:val="24"/>
                <w:szCs w:val="24"/>
                <w:lang w:val="id-ID"/>
              </w:rPr>
              <w:t>f</w:t>
            </w:r>
          </w:p>
        </w:tc>
        <w:tc>
          <w:tcPr>
            <w:tcW w:w="138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ean Square</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F</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ig.</w:t>
            </w:r>
          </w:p>
        </w:tc>
      </w:tr>
      <w:tr w:rsidR="00804AF0" w:rsidRPr="00B27FCE" w:rsidTr="00207CAC">
        <w:trPr>
          <w:cantSplit/>
          <w:tblHeader/>
          <w:jc w:val="center"/>
        </w:trPr>
        <w:tc>
          <w:tcPr>
            <w:tcW w:w="720"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1258"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Regression</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060.604</w:t>
            </w:r>
          </w:p>
        </w:tc>
        <w:tc>
          <w:tcPr>
            <w:tcW w:w="99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w:t>
            </w:r>
          </w:p>
        </w:tc>
        <w:tc>
          <w:tcPr>
            <w:tcW w:w="1382"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030.302</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06.450</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0</w:t>
            </w:r>
            <w:r w:rsidRPr="00B27FCE">
              <w:rPr>
                <w:rFonts w:ascii="Times New Roman" w:hAnsi="Times New Roman" w:cs="Times New Roman"/>
                <w:color w:val="000000"/>
                <w:sz w:val="24"/>
                <w:szCs w:val="24"/>
                <w:vertAlign w:val="superscript"/>
                <w:lang w:val="id-ID"/>
              </w:rPr>
              <w:t>a</w:t>
            </w:r>
          </w:p>
        </w:tc>
      </w:tr>
      <w:tr w:rsidR="00804AF0" w:rsidRPr="00B27FCE" w:rsidTr="00207CAC">
        <w:trPr>
          <w:cantSplit/>
          <w:tblHeader/>
          <w:jc w:val="center"/>
        </w:trPr>
        <w:tc>
          <w:tcPr>
            <w:tcW w:w="720" w:type="dxa"/>
            <w:vMerge/>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258"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Residual</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09.760</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3</w:t>
            </w:r>
          </w:p>
        </w:tc>
        <w:tc>
          <w:tcPr>
            <w:tcW w:w="1382" w:type="dxa"/>
            <w:tcBorders>
              <w:top w:val="nil"/>
              <w:left w:val="nil"/>
              <w:bottom w:val="nil"/>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9.679</w:t>
            </w:r>
          </w:p>
        </w:tc>
        <w:tc>
          <w:tcPr>
            <w:tcW w:w="1000"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r w:rsidR="00804AF0" w:rsidRPr="00B27FCE" w:rsidTr="00207CAC">
        <w:trPr>
          <w:cantSplit/>
          <w:tblHeader/>
          <w:jc w:val="center"/>
        </w:trPr>
        <w:tc>
          <w:tcPr>
            <w:tcW w:w="720" w:type="dxa"/>
            <w:vMerge/>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258" w:type="dxa"/>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otal</w:t>
            </w:r>
          </w:p>
        </w:tc>
        <w:tc>
          <w:tcPr>
            <w:tcW w:w="144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670.364</w:t>
            </w:r>
          </w:p>
        </w:tc>
        <w:tc>
          <w:tcPr>
            <w:tcW w:w="99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5</w:t>
            </w:r>
          </w:p>
        </w:tc>
        <w:tc>
          <w:tcPr>
            <w:tcW w:w="1382" w:type="dxa"/>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r w:rsidR="00804AF0" w:rsidRPr="00B27FCE" w:rsidTr="00207CAC">
        <w:trPr>
          <w:cantSplit/>
          <w:jc w:val="center"/>
        </w:trPr>
        <w:tc>
          <w:tcPr>
            <w:tcW w:w="5798" w:type="dxa"/>
            <w:gridSpan w:val="5"/>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Predictors: (Constant), FEE AUDIT, ETIKA AUDIT</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r w:rsidR="00804AF0" w:rsidRPr="00B27FCE" w:rsidTr="00207CAC">
        <w:trPr>
          <w:cantSplit/>
          <w:jc w:val="center"/>
        </w:trPr>
        <w:tc>
          <w:tcPr>
            <w:tcW w:w="4416" w:type="dxa"/>
            <w:gridSpan w:val="4"/>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 Dependent Variable: KUALITAS AUDIT</w:t>
            </w:r>
          </w:p>
        </w:tc>
        <w:tc>
          <w:tcPr>
            <w:tcW w:w="1382"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804AF0" w:rsidRPr="00B27FCE" w:rsidRDefault="00804AF0" w:rsidP="00833A9F">
            <w:pPr>
              <w:autoSpaceDE w:val="0"/>
              <w:autoSpaceDN w:val="0"/>
              <w:adjustRightInd w:val="0"/>
              <w:spacing w:after="0" w:line="240" w:lineRule="auto"/>
              <w:jc w:val="both"/>
              <w:rPr>
                <w:rFonts w:ascii="Times New Roman" w:hAnsi="Times New Roman" w:cs="Times New Roman"/>
                <w:sz w:val="24"/>
                <w:szCs w:val="24"/>
                <w:lang w:val="id-ID"/>
              </w:rPr>
            </w:pPr>
          </w:p>
        </w:tc>
      </w:tr>
    </w:tbl>
    <w:p w:rsidR="00804AF0" w:rsidRPr="00B27FCE" w:rsidRDefault="00804AF0" w:rsidP="00833A9F">
      <w:pPr>
        <w:spacing w:line="240" w:lineRule="auto"/>
        <w:jc w:val="both"/>
        <w:rPr>
          <w:rFonts w:ascii="Times New Roman" w:hAnsi="Times New Roman" w:cs="Times New Roman"/>
          <w:b/>
          <w:sz w:val="24"/>
          <w:szCs w:val="24"/>
          <w:lang w:val="id-ID"/>
        </w:rPr>
      </w:pPr>
    </w:p>
    <w:p w:rsidR="00804AF0" w:rsidRPr="00B27FCE" w:rsidRDefault="00804AF0" w:rsidP="00207CAC">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Menunjukkan nilai F hitung sebesar 106,450  dan nilai Sig pada tabel annova sebesar 0,000</w:t>
      </w:r>
      <w:r w:rsidRPr="00B27FCE">
        <w:rPr>
          <w:rFonts w:ascii="Times New Roman" w:hAnsi="Times New Roman" w:cs="Times New Roman"/>
          <w:sz w:val="24"/>
          <w:szCs w:val="24"/>
          <w:vertAlign w:val="superscript"/>
          <w:lang w:val="id-ID"/>
        </w:rPr>
        <w:t>a</w:t>
      </w:r>
      <w:r w:rsidRPr="00B27FCE">
        <w:rPr>
          <w:rFonts w:ascii="Times New Roman" w:hAnsi="Times New Roman" w:cs="Times New Roman"/>
          <w:sz w:val="24"/>
          <w:szCs w:val="24"/>
          <w:lang w:val="id-ID"/>
        </w:rPr>
        <w:t>. Nilai F hitung tersebut dibandigkan dengan F tabel yang sudah dihitung yaitu sebesar 3,14 , terlihat bahwa nilai F hitung lebih besar dari F tabel yang artinya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yang digunakan diterima. Kemudian cara kedua yakni membandingkan nilai Sig pada tabel annova dengan nilai signifikansi yaitu 0,05 , dapat dilihat bahwa nilai Sig pada tabel annova lebih kecil dari signifikansi. Sehingga dari kedua cara tersebut dapat disimpulkan bahwa terdapat pengaruh antara variabel independen secara bersama-sama terhadap variabel dependen.</w:t>
      </w:r>
    </w:p>
    <w:p w:rsidR="00804AF0" w:rsidRPr="00B27FCE" w:rsidRDefault="00804AF0"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ji T</w:t>
      </w:r>
    </w:p>
    <w:p w:rsidR="003643DA" w:rsidRPr="00B27FCE" w:rsidRDefault="00804AF0"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0636BB" w:rsidRPr="00B27FCE">
        <w:rPr>
          <w:rFonts w:ascii="Times New Roman" w:hAnsi="Times New Roman" w:cs="Times New Roman"/>
          <w:b/>
          <w:sz w:val="24"/>
          <w:szCs w:val="24"/>
          <w:lang w:val="id-ID"/>
        </w:rPr>
        <w:t xml:space="preserve"> </w:t>
      </w:r>
      <w:r w:rsidR="003643DA" w:rsidRPr="00B27FCE">
        <w:rPr>
          <w:rFonts w:ascii="Times New Roman" w:hAnsi="Times New Roman" w:cs="Times New Roman"/>
          <w:b/>
          <w:sz w:val="24"/>
          <w:szCs w:val="24"/>
          <w:lang w:val="id-ID"/>
        </w:rPr>
        <w:t>13</w:t>
      </w:r>
    </w:p>
    <w:p w:rsidR="00804AF0"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w:t>
      </w:r>
      <w:r w:rsidR="000636BB" w:rsidRPr="00B27FCE">
        <w:rPr>
          <w:rFonts w:ascii="Times New Roman" w:hAnsi="Times New Roman" w:cs="Times New Roman"/>
          <w:b/>
          <w:sz w:val="24"/>
          <w:szCs w:val="24"/>
          <w:lang w:val="id-ID"/>
        </w:rPr>
        <w:t xml:space="preserve"> T</w:t>
      </w:r>
    </w:p>
    <w:tbl>
      <w:tblPr>
        <w:tblW w:w="81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349"/>
        <w:gridCol w:w="1310"/>
        <w:gridCol w:w="1308"/>
        <w:gridCol w:w="1440"/>
        <w:gridCol w:w="1000"/>
        <w:gridCol w:w="1000"/>
      </w:tblGrid>
      <w:tr w:rsidR="0083291B" w:rsidRPr="00B27FCE" w:rsidTr="00207CAC">
        <w:trPr>
          <w:cantSplit/>
          <w:tblHeader/>
          <w:jc w:val="center"/>
        </w:trPr>
        <w:tc>
          <w:tcPr>
            <w:tcW w:w="8126"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Coefficients</w:t>
            </w:r>
            <w:r w:rsidRPr="00B27FCE">
              <w:rPr>
                <w:rFonts w:ascii="Times New Roman" w:hAnsi="Times New Roman" w:cs="Times New Roman"/>
                <w:b/>
                <w:bCs/>
                <w:color w:val="000000"/>
                <w:sz w:val="24"/>
                <w:szCs w:val="24"/>
                <w:vertAlign w:val="superscript"/>
                <w:lang w:val="id-ID"/>
              </w:rPr>
              <w:t>a</w:t>
            </w:r>
          </w:p>
        </w:tc>
      </w:tr>
      <w:tr w:rsidR="0083291B" w:rsidRPr="00B27FCE" w:rsidTr="00207CAC">
        <w:trPr>
          <w:cantSplit/>
          <w:tblHeader/>
          <w:jc w:val="center"/>
        </w:trPr>
        <w:tc>
          <w:tcPr>
            <w:tcW w:w="2068" w:type="dxa"/>
            <w:gridSpan w:val="2"/>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261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Unstandardized Coefficients</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andardized Coefficients</w:t>
            </w:r>
          </w:p>
        </w:tc>
        <w:tc>
          <w:tcPr>
            <w:tcW w:w="1000"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t</w:t>
            </w:r>
          </w:p>
        </w:tc>
        <w:tc>
          <w:tcPr>
            <w:tcW w:w="1000"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ig.</w:t>
            </w:r>
          </w:p>
        </w:tc>
      </w:tr>
      <w:tr w:rsidR="0083291B" w:rsidRPr="00B27FCE" w:rsidTr="00207CAC">
        <w:trPr>
          <w:cantSplit/>
          <w:tblHeader/>
          <w:jc w:val="center"/>
        </w:trPr>
        <w:tc>
          <w:tcPr>
            <w:tcW w:w="2068"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w:t>
            </w:r>
          </w:p>
        </w:tc>
        <w:tc>
          <w:tcPr>
            <w:tcW w:w="13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Error</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Beta</w:t>
            </w:r>
          </w:p>
        </w:tc>
        <w:tc>
          <w:tcPr>
            <w:tcW w:w="1000"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000"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r>
      <w:tr w:rsidR="0083291B" w:rsidRPr="00B27FCE" w:rsidTr="00207CAC">
        <w:trPr>
          <w:cantSplit/>
          <w:tblHeader/>
          <w:jc w:val="center"/>
        </w:trPr>
        <w:tc>
          <w:tcPr>
            <w:tcW w:w="720"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1348" w:type="dxa"/>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Constant)</w:t>
            </w:r>
          </w:p>
        </w:tc>
        <w:tc>
          <w:tcPr>
            <w:tcW w:w="13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622</w:t>
            </w:r>
          </w:p>
        </w:tc>
        <w:tc>
          <w:tcPr>
            <w:tcW w:w="130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463</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757</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452</w:t>
            </w:r>
          </w:p>
        </w:tc>
      </w:tr>
      <w:tr w:rsidR="0083291B" w:rsidRPr="00B27FCE" w:rsidTr="00207CAC">
        <w:trPr>
          <w:cantSplit/>
          <w:tblHeader/>
          <w:jc w:val="center"/>
        </w:trPr>
        <w:tc>
          <w:tcPr>
            <w:tcW w:w="720" w:type="dxa"/>
            <w:vMerge/>
            <w:tcBorders>
              <w:top w:val="nil"/>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tcBorders>
              <w:top w:val="nil"/>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ETIKA AUDIT</w:t>
            </w:r>
          </w:p>
        </w:tc>
        <w:tc>
          <w:tcPr>
            <w:tcW w:w="1310" w:type="dxa"/>
            <w:tcBorders>
              <w:top w:val="nil"/>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646</w:t>
            </w:r>
          </w:p>
        </w:tc>
        <w:tc>
          <w:tcPr>
            <w:tcW w:w="1308" w:type="dxa"/>
            <w:tcBorders>
              <w:top w:val="nil"/>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45</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92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4.458</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0</w:t>
            </w:r>
          </w:p>
        </w:tc>
      </w:tr>
      <w:tr w:rsidR="0083291B" w:rsidRPr="00B27FCE" w:rsidTr="00207CAC">
        <w:trPr>
          <w:cantSplit/>
          <w:tblHeader/>
          <w:jc w:val="center"/>
        </w:trPr>
        <w:tc>
          <w:tcPr>
            <w:tcW w:w="720" w:type="dxa"/>
            <w:vMerge/>
            <w:tcBorders>
              <w:top w:val="nil"/>
              <w:left w:val="nil"/>
              <w:bottom w:val="single" w:sz="4" w:space="0" w:color="auto"/>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348" w:type="dxa"/>
            <w:tcBorders>
              <w:top w:val="nil"/>
              <w:left w:val="nil"/>
              <w:bottom w:val="single" w:sz="4" w:space="0" w:color="auto"/>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FEE AUDIT</w:t>
            </w:r>
          </w:p>
        </w:tc>
        <w:tc>
          <w:tcPr>
            <w:tcW w:w="13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47</w:t>
            </w:r>
          </w:p>
        </w:tc>
        <w:tc>
          <w:tcPr>
            <w:tcW w:w="13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77</w:t>
            </w:r>
          </w:p>
        </w:tc>
        <w:tc>
          <w:tcPr>
            <w:tcW w:w="144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205</w:t>
            </w: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188</w:t>
            </w: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002</w:t>
            </w:r>
          </w:p>
        </w:tc>
      </w:tr>
      <w:tr w:rsidR="0083291B" w:rsidRPr="00B27FCE" w:rsidTr="00207CAC">
        <w:trPr>
          <w:cantSplit/>
          <w:jc w:val="center"/>
        </w:trPr>
        <w:tc>
          <w:tcPr>
            <w:tcW w:w="4686" w:type="dxa"/>
            <w:gridSpan w:val="4"/>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Dependent Variable: KUALITAS AUDIT</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sz w:val="24"/>
                <w:szCs w:val="24"/>
                <w:lang w:val="id-ID"/>
              </w:rPr>
            </w:pP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sz w:val="24"/>
                <w:szCs w:val="24"/>
                <w:lang w:val="id-ID"/>
              </w:rPr>
            </w:pPr>
          </w:p>
        </w:tc>
      </w:tr>
    </w:tbl>
    <w:p w:rsidR="00804AF0" w:rsidRPr="00B27FCE" w:rsidRDefault="00804AF0" w:rsidP="00833A9F">
      <w:pPr>
        <w:spacing w:line="240" w:lineRule="auto"/>
        <w:jc w:val="both"/>
        <w:rPr>
          <w:rFonts w:ascii="Times New Roman" w:hAnsi="Times New Roman" w:cs="Times New Roman"/>
          <w:sz w:val="24"/>
          <w:szCs w:val="24"/>
          <w:lang w:val="id-ID"/>
        </w:rPr>
      </w:pPr>
    </w:p>
    <w:p w:rsidR="0083291B" w:rsidRPr="00B27FCE" w:rsidRDefault="0083291B" w:rsidP="00833A9F">
      <w:pPr>
        <w:spacing w:line="240" w:lineRule="auto"/>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tabel diatas maka dapat disimpulkan sebagai berikut :</w:t>
      </w:r>
    </w:p>
    <w:p w:rsidR="0083291B" w:rsidRPr="00B27FCE" w:rsidRDefault="0083291B" w:rsidP="00833A9F">
      <w:pPr>
        <w:pStyle w:val="DaftarParagraf"/>
        <w:numPr>
          <w:ilvl w:val="0"/>
          <w:numId w:val="3"/>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Uji Hipotesis Satu</w:t>
      </w:r>
    </w:p>
    <w:p w:rsidR="0083291B" w:rsidRPr="00B27FCE" w:rsidRDefault="0083291B" w:rsidP="00833A9F">
      <w:pPr>
        <w:pStyle w:val="DaftarParagraf"/>
        <w:spacing w:line="240" w:lineRule="auto"/>
        <w:ind w:left="1353"/>
        <w:jc w:val="both"/>
        <w:rPr>
          <w:rFonts w:ascii="Times New Roman" w:hAnsi="Times New Roman" w:cs="Times New Roman"/>
          <w:sz w:val="24"/>
          <w:szCs w:val="24"/>
        </w:rPr>
      </w:pPr>
      <w:r w:rsidRPr="00B27FCE">
        <w:rPr>
          <w:rFonts w:ascii="Times New Roman" w:hAnsi="Times New Roman" w:cs="Times New Roman"/>
          <w:sz w:val="24"/>
          <w:szCs w:val="24"/>
        </w:rPr>
        <w:t>H</w:t>
      </w:r>
      <w:r w:rsidRPr="00B27FCE">
        <w:rPr>
          <w:rFonts w:ascii="Times New Roman" w:hAnsi="Times New Roman" w:cs="Times New Roman"/>
          <w:sz w:val="24"/>
          <w:szCs w:val="24"/>
          <w:vertAlign w:val="subscript"/>
        </w:rPr>
        <w:t>0</w:t>
      </w:r>
      <w:r w:rsidRPr="00B27FCE">
        <w:rPr>
          <w:rFonts w:ascii="Times New Roman" w:hAnsi="Times New Roman" w:cs="Times New Roman"/>
          <w:sz w:val="24"/>
          <w:szCs w:val="24"/>
        </w:rPr>
        <w:t xml:space="preserve"> : Etika Audit tidak berpengaruh terhadap Kualitas Audit</w:t>
      </w:r>
    </w:p>
    <w:p w:rsidR="0083291B" w:rsidRPr="00B27FCE" w:rsidRDefault="0083291B" w:rsidP="00833A9F">
      <w:pPr>
        <w:pStyle w:val="DaftarParagraf"/>
        <w:spacing w:line="240" w:lineRule="auto"/>
        <w:ind w:left="1353"/>
        <w:jc w:val="both"/>
        <w:rPr>
          <w:rFonts w:ascii="Times New Roman" w:hAnsi="Times New Roman" w:cs="Times New Roman"/>
          <w:sz w:val="24"/>
          <w:szCs w:val="24"/>
        </w:rPr>
      </w:pPr>
      <w:r w:rsidRPr="00B27FCE">
        <w:rPr>
          <w:rFonts w:ascii="Times New Roman" w:hAnsi="Times New Roman" w:cs="Times New Roman"/>
          <w:sz w:val="24"/>
          <w:szCs w:val="24"/>
        </w:rPr>
        <w:lastRenderedPageBreak/>
        <w:t>H</w:t>
      </w:r>
      <w:r w:rsidRPr="00B27FCE">
        <w:rPr>
          <w:rFonts w:ascii="Times New Roman" w:hAnsi="Times New Roman" w:cs="Times New Roman"/>
          <w:sz w:val="24"/>
          <w:szCs w:val="24"/>
          <w:vertAlign w:val="subscript"/>
        </w:rPr>
        <w:t>a</w:t>
      </w:r>
      <w:r w:rsidRPr="00B27FCE">
        <w:rPr>
          <w:rFonts w:ascii="Times New Roman" w:hAnsi="Times New Roman" w:cs="Times New Roman"/>
          <w:sz w:val="24"/>
          <w:szCs w:val="24"/>
        </w:rPr>
        <w:t xml:space="preserve"> : Etika Audit berpengaruh terhadap Kualitas Audit</w:t>
      </w:r>
    </w:p>
    <w:p w:rsidR="0083291B" w:rsidRPr="00B27FCE" w:rsidRDefault="0083291B" w:rsidP="00833A9F">
      <w:pPr>
        <w:pStyle w:val="DaftarParagraf"/>
        <w:spacing w:line="240" w:lineRule="auto"/>
        <w:ind w:left="1353" w:firstLine="632"/>
        <w:jc w:val="both"/>
        <w:rPr>
          <w:rFonts w:ascii="Times New Roman" w:hAnsi="Times New Roman" w:cs="Times New Roman"/>
          <w:sz w:val="24"/>
          <w:szCs w:val="24"/>
        </w:rPr>
      </w:pPr>
      <w:r w:rsidRPr="00B27FCE">
        <w:rPr>
          <w:rFonts w:ascii="Times New Roman" w:hAnsi="Times New Roman" w:cs="Times New Roman"/>
          <w:sz w:val="24"/>
          <w:szCs w:val="24"/>
        </w:rPr>
        <w:t>Dari hasil perhitungan, variabel etika audit memiliki t hitung sebesar 14,458 yang berarti lebih besar dibandingkan t tabel yaitu sebesar 1,998 dan nilai sig sebesar 0,00 yang berarti lebih kecil dari tingkat signifikansi sebesar 0,05 . Maka dapat disimpulkan bahwa H</w:t>
      </w:r>
      <w:r w:rsidRPr="00B27FCE">
        <w:rPr>
          <w:rFonts w:ascii="Times New Roman" w:hAnsi="Times New Roman" w:cs="Times New Roman"/>
          <w:sz w:val="24"/>
          <w:szCs w:val="24"/>
          <w:vertAlign w:val="subscript"/>
        </w:rPr>
        <w:t>a</w:t>
      </w:r>
      <w:r w:rsidRPr="00B27FCE">
        <w:rPr>
          <w:rFonts w:ascii="Times New Roman" w:hAnsi="Times New Roman" w:cs="Times New Roman"/>
          <w:sz w:val="24"/>
          <w:szCs w:val="24"/>
        </w:rPr>
        <w:t xml:space="preserve"> diterima yang menunjukkan bahwa etika audit secara parsial berpengaruh terhadap kualitas audit. </w:t>
      </w:r>
    </w:p>
    <w:p w:rsidR="0083291B" w:rsidRPr="00B27FCE" w:rsidRDefault="0083291B" w:rsidP="00833A9F">
      <w:pPr>
        <w:pStyle w:val="DaftarParagraf"/>
        <w:numPr>
          <w:ilvl w:val="0"/>
          <w:numId w:val="3"/>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Uji Hipotesis Dua</w:t>
      </w:r>
    </w:p>
    <w:p w:rsidR="0083291B" w:rsidRPr="00B27FCE" w:rsidRDefault="0083291B" w:rsidP="00833A9F">
      <w:pPr>
        <w:pStyle w:val="DaftarParagraf"/>
        <w:spacing w:line="240" w:lineRule="auto"/>
        <w:ind w:left="1353"/>
        <w:jc w:val="both"/>
        <w:rPr>
          <w:rFonts w:ascii="Times New Roman" w:hAnsi="Times New Roman" w:cs="Times New Roman"/>
          <w:sz w:val="24"/>
          <w:szCs w:val="24"/>
        </w:rPr>
      </w:pPr>
      <w:r w:rsidRPr="00B27FCE">
        <w:rPr>
          <w:rFonts w:ascii="Times New Roman" w:hAnsi="Times New Roman" w:cs="Times New Roman"/>
          <w:sz w:val="24"/>
          <w:szCs w:val="24"/>
        </w:rPr>
        <w:t>H</w:t>
      </w:r>
      <w:r w:rsidRPr="00B27FCE">
        <w:rPr>
          <w:rFonts w:ascii="Times New Roman" w:hAnsi="Times New Roman" w:cs="Times New Roman"/>
          <w:sz w:val="24"/>
          <w:szCs w:val="24"/>
          <w:vertAlign w:val="subscript"/>
        </w:rPr>
        <w:t>0</w:t>
      </w:r>
      <w:r w:rsidRPr="00B27FCE">
        <w:rPr>
          <w:rFonts w:ascii="Times New Roman" w:hAnsi="Times New Roman" w:cs="Times New Roman"/>
          <w:sz w:val="24"/>
          <w:szCs w:val="24"/>
        </w:rPr>
        <w:t xml:space="preserve"> : </w:t>
      </w: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 tidak berpengaruh terhadap Kualitas Audit</w:t>
      </w:r>
    </w:p>
    <w:p w:rsidR="0083291B" w:rsidRPr="00B27FCE" w:rsidRDefault="0083291B" w:rsidP="00833A9F">
      <w:pPr>
        <w:pStyle w:val="DaftarParagraf"/>
        <w:spacing w:line="240" w:lineRule="auto"/>
        <w:ind w:left="1353"/>
        <w:jc w:val="both"/>
        <w:rPr>
          <w:rFonts w:ascii="Times New Roman" w:hAnsi="Times New Roman" w:cs="Times New Roman"/>
          <w:sz w:val="24"/>
          <w:szCs w:val="24"/>
        </w:rPr>
      </w:pPr>
      <w:r w:rsidRPr="00B27FCE">
        <w:rPr>
          <w:rFonts w:ascii="Times New Roman" w:hAnsi="Times New Roman" w:cs="Times New Roman"/>
          <w:sz w:val="24"/>
          <w:szCs w:val="24"/>
        </w:rPr>
        <w:t>H</w:t>
      </w:r>
      <w:r w:rsidRPr="00B27FCE">
        <w:rPr>
          <w:rFonts w:ascii="Times New Roman" w:hAnsi="Times New Roman" w:cs="Times New Roman"/>
          <w:sz w:val="24"/>
          <w:szCs w:val="24"/>
          <w:vertAlign w:val="subscript"/>
        </w:rPr>
        <w:t>a</w:t>
      </w:r>
      <w:r w:rsidRPr="00B27FCE">
        <w:rPr>
          <w:rFonts w:ascii="Times New Roman" w:hAnsi="Times New Roman" w:cs="Times New Roman"/>
          <w:sz w:val="24"/>
          <w:szCs w:val="24"/>
        </w:rPr>
        <w:t xml:space="preserve"> : </w:t>
      </w:r>
      <w:r w:rsidRPr="00B27FCE">
        <w:rPr>
          <w:rFonts w:ascii="Times New Roman" w:hAnsi="Times New Roman" w:cs="Times New Roman"/>
          <w:i/>
          <w:sz w:val="24"/>
          <w:szCs w:val="24"/>
        </w:rPr>
        <w:t xml:space="preserve">Fee </w:t>
      </w:r>
      <w:r w:rsidRPr="00B27FCE">
        <w:rPr>
          <w:rFonts w:ascii="Times New Roman" w:hAnsi="Times New Roman" w:cs="Times New Roman"/>
          <w:sz w:val="24"/>
          <w:szCs w:val="24"/>
        </w:rPr>
        <w:t>Audit berpengaruh terhadap kualitas audit</w:t>
      </w:r>
    </w:p>
    <w:p w:rsidR="00E04A8A" w:rsidRPr="00B27FCE" w:rsidRDefault="0083291B" w:rsidP="00E04A8A">
      <w:pPr>
        <w:spacing w:line="240" w:lineRule="auto"/>
        <w:ind w:left="1353" w:firstLine="720"/>
        <w:jc w:val="both"/>
        <w:rPr>
          <w:rFonts w:ascii="Times New Roman" w:hAnsi="Times New Roman" w:cs="Times New Roman"/>
          <w:b/>
          <w:sz w:val="24"/>
          <w:szCs w:val="24"/>
          <w:lang w:val="id-ID"/>
        </w:rPr>
      </w:pPr>
      <w:r w:rsidRPr="00B27FCE">
        <w:rPr>
          <w:rFonts w:ascii="Times New Roman" w:hAnsi="Times New Roman" w:cs="Times New Roman"/>
          <w:sz w:val="24"/>
          <w:szCs w:val="24"/>
          <w:lang w:val="id-ID"/>
        </w:rPr>
        <w:t xml:space="preserve">Dari hasil perhitungan, variabel </w:t>
      </w:r>
      <w:r w:rsidRPr="00B27FCE">
        <w:rPr>
          <w:rFonts w:ascii="Times New Roman" w:hAnsi="Times New Roman" w:cs="Times New Roman"/>
          <w:i/>
          <w:sz w:val="24"/>
          <w:szCs w:val="24"/>
          <w:lang w:val="id-ID"/>
        </w:rPr>
        <w:t xml:space="preserve">fee </w:t>
      </w:r>
      <w:r w:rsidRPr="00B27FCE">
        <w:rPr>
          <w:rFonts w:ascii="Times New Roman" w:hAnsi="Times New Roman" w:cs="Times New Roman"/>
          <w:sz w:val="24"/>
          <w:szCs w:val="24"/>
          <w:lang w:val="id-ID"/>
        </w:rPr>
        <w:t>audit memiliki t hitung sebesar -3,188 yang berarti lebih kecil dibandingkan t tabel yaitu sebesar 1,998 dan nilai sig sebesar 0,02 yang berarti lebih kecil dari tingkat signifikansi sebesar 0,05 . Maka dapat disimpulkan bahwa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olak dan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erima yang menunjukkan bahwa </w:t>
      </w:r>
      <w:r w:rsidRPr="00B27FCE">
        <w:rPr>
          <w:rFonts w:ascii="Times New Roman" w:hAnsi="Times New Roman" w:cs="Times New Roman"/>
          <w:i/>
          <w:sz w:val="24"/>
          <w:szCs w:val="24"/>
          <w:lang w:val="id-ID"/>
        </w:rPr>
        <w:t xml:space="preserve">fee </w:t>
      </w:r>
      <w:r w:rsidRPr="00B27FCE">
        <w:rPr>
          <w:rFonts w:ascii="Times New Roman" w:hAnsi="Times New Roman" w:cs="Times New Roman"/>
          <w:sz w:val="24"/>
          <w:szCs w:val="24"/>
          <w:lang w:val="id-ID"/>
        </w:rPr>
        <w:t>audit secara parsial berpengaruh terhadap kualitas audit.</w:t>
      </w:r>
    </w:p>
    <w:p w:rsidR="0083291B" w:rsidRPr="00B27FCE" w:rsidRDefault="0083291B" w:rsidP="00E04A8A">
      <w:pPr>
        <w:spacing w:line="240" w:lineRule="auto"/>
        <w:jc w:val="both"/>
        <w:rPr>
          <w:rFonts w:ascii="Times New Roman" w:hAnsi="Times New Roman" w:cs="Times New Roman"/>
          <w:sz w:val="24"/>
          <w:szCs w:val="24"/>
          <w:lang w:val="id-ID"/>
        </w:rPr>
      </w:pPr>
      <w:r w:rsidRPr="00B27FCE">
        <w:rPr>
          <w:rFonts w:ascii="Times New Roman" w:hAnsi="Times New Roman" w:cs="Times New Roman"/>
          <w:b/>
          <w:sz w:val="24"/>
          <w:szCs w:val="24"/>
          <w:lang w:val="id-ID"/>
        </w:rPr>
        <w:t>Uji Determinan (R</w:t>
      </w:r>
      <w:r w:rsidRPr="00B27FCE">
        <w:rPr>
          <w:rFonts w:ascii="Times New Roman" w:hAnsi="Times New Roman" w:cs="Times New Roman"/>
          <w:b/>
          <w:sz w:val="24"/>
          <w:szCs w:val="24"/>
          <w:vertAlign w:val="superscript"/>
          <w:lang w:val="id-ID"/>
        </w:rPr>
        <w:t>2</w:t>
      </w:r>
      <w:r w:rsidR="000636BB" w:rsidRPr="00B27FCE">
        <w:rPr>
          <w:rFonts w:ascii="Times New Roman" w:hAnsi="Times New Roman" w:cs="Times New Roman"/>
          <w:b/>
          <w:sz w:val="24"/>
          <w:szCs w:val="24"/>
          <w:lang w:val="id-ID"/>
        </w:rPr>
        <w:t>)</w:t>
      </w:r>
    </w:p>
    <w:p w:rsidR="003643DA" w:rsidRPr="00B27FCE" w:rsidRDefault="0083291B"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Tabel</w:t>
      </w:r>
      <w:r w:rsidR="000636BB" w:rsidRPr="00B27FCE">
        <w:rPr>
          <w:rFonts w:ascii="Times New Roman" w:hAnsi="Times New Roman" w:cs="Times New Roman"/>
          <w:b/>
          <w:sz w:val="24"/>
          <w:szCs w:val="24"/>
          <w:lang w:val="id-ID"/>
        </w:rPr>
        <w:t xml:space="preserve"> </w:t>
      </w:r>
      <w:r w:rsidR="003643DA" w:rsidRPr="00B27FCE">
        <w:rPr>
          <w:rFonts w:ascii="Times New Roman" w:hAnsi="Times New Roman" w:cs="Times New Roman"/>
          <w:b/>
          <w:sz w:val="24"/>
          <w:szCs w:val="24"/>
          <w:lang w:val="id-ID"/>
        </w:rPr>
        <w:t>14</w:t>
      </w:r>
    </w:p>
    <w:p w:rsidR="0083291B" w:rsidRPr="00B27FCE" w:rsidRDefault="003643DA" w:rsidP="003643DA">
      <w:pPr>
        <w:spacing w:after="0" w:line="240" w:lineRule="auto"/>
        <w:jc w:val="center"/>
        <w:rPr>
          <w:rFonts w:ascii="Times New Roman" w:hAnsi="Times New Roman" w:cs="Times New Roman"/>
          <w:b/>
          <w:sz w:val="24"/>
          <w:szCs w:val="24"/>
          <w:lang w:val="id-ID"/>
        </w:rPr>
      </w:pPr>
      <w:r w:rsidRPr="00B27FCE">
        <w:rPr>
          <w:rFonts w:ascii="Times New Roman" w:hAnsi="Times New Roman" w:cs="Times New Roman"/>
          <w:b/>
          <w:sz w:val="24"/>
          <w:szCs w:val="24"/>
          <w:lang w:val="id-ID"/>
        </w:rPr>
        <w:t>Hasil Uji Adjusted</w:t>
      </w:r>
      <w:r w:rsidR="000636BB" w:rsidRPr="00B27FCE">
        <w:rPr>
          <w:rFonts w:ascii="Times New Roman" w:hAnsi="Times New Roman" w:cs="Times New Roman"/>
          <w:b/>
          <w:sz w:val="24"/>
          <w:szCs w:val="24"/>
          <w:lang w:val="id-ID"/>
        </w:rPr>
        <w:t xml:space="preserve"> R</w:t>
      </w:r>
      <w:r w:rsidR="000636BB" w:rsidRPr="00B27FCE">
        <w:rPr>
          <w:rFonts w:ascii="Times New Roman" w:hAnsi="Times New Roman" w:cs="Times New Roman"/>
          <w:b/>
          <w:sz w:val="24"/>
          <w:szCs w:val="24"/>
          <w:vertAlign w:val="superscript"/>
          <w:lang w:val="id-ID"/>
        </w:rPr>
        <w:t>2</w:t>
      </w:r>
    </w:p>
    <w:tbl>
      <w:tblPr>
        <w:tblW w:w="5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83291B" w:rsidRPr="00B27FCE" w:rsidTr="00207CAC">
        <w:trPr>
          <w:cantSplit/>
          <w:tblHeader/>
          <w:jc w:val="center"/>
        </w:trPr>
        <w:tc>
          <w:tcPr>
            <w:tcW w:w="5667" w:type="dxa"/>
            <w:gridSpan w:val="5"/>
            <w:tcBorders>
              <w:top w:val="nil"/>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3643DA">
            <w:pPr>
              <w:autoSpaceDE w:val="0"/>
              <w:autoSpaceDN w:val="0"/>
              <w:adjustRightInd w:val="0"/>
              <w:spacing w:after="0" w:line="240" w:lineRule="auto"/>
              <w:jc w:val="center"/>
              <w:rPr>
                <w:rFonts w:ascii="Times New Roman" w:hAnsi="Times New Roman" w:cs="Times New Roman"/>
                <w:color w:val="000000"/>
                <w:sz w:val="24"/>
                <w:szCs w:val="24"/>
                <w:lang w:val="id-ID"/>
              </w:rPr>
            </w:pPr>
            <w:r w:rsidRPr="00B27FCE">
              <w:rPr>
                <w:rFonts w:ascii="Times New Roman" w:hAnsi="Times New Roman" w:cs="Times New Roman"/>
                <w:b/>
                <w:bCs/>
                <w:color w:val="000000"/>
                <w:sz w:val="24"/>
                <w:szCs w:val="24"/>
                <w:lang w:val="id-ID"/>
              </w:rPr>
              <w:t>Model Summary</w:t>
            </w:r>
            <w:r w:rsidRPr="00B27FCE">
              <w:rPr>
                <w:rFonts w:ascii="Times New Roman" w:hAnsi="Times New Roman" w:cs="Times New Roman"/>
                <w:b/>
                <w:bCs/>
                <w:color w:val="000000"/>
                <w:sz w:val="24"/>
                <w:szCs w:val="24"/>
                <w:vertAlign w:val="superscript"/>
                <w:lang w:val="id-ID"/>
              </w:rPr>
              <w:t>b</w:t>
            </w:r>
          </w:p>
        </w:tc>
      </w:tr>
      <w:tr w:rsidR="0083291B" w:rsidRPr="00B27FCE" w:rsidTr="00207CAC">
        <w:trPr>
          <w:cantSplit/>
          <w:tblHeader/>
          <w:jc w:val="center"/>
        </w:trPr>
        <w:tc>
          <w:tcPr>
            <w:tcW w:w="72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Model</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R</w:t>
            </w:r>
          </w:p>
        </w:tc>
        <w:tc>
          <w:tcPr>
            <w:tcW w:w="106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R Square</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djusted R Square</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Std. Error of the Estimate</w:t>
            </w:r>
          </w:p>
        </w:tc>
      </w:tr>
      <w:tr w:rsidR="0083291B" w:rsidRPr="00B27FCE" w:rsidTr="00207CAC">
        <w:trPr>
          <w:cantSplit/>
          <w:tblHeader/>
          <w:jc w:val="center"/>
        </w:trPr>
        <w:tc>
          <w:tcPr>
            <w:tcW w:w="72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1</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878</w:t>
            </w:r>
            <w:r w:rsidRPr="00B27FCE">
              <w:rPr>
                <w:rFonts w:ascii="Times New Roman" w:hAnsi="Times New Roman" w:cs="Times New Roman"/>
                <w:color w:val="000000"/>
                <w:sz w:val="24"/>
                <w:szCs w:val="24"/>
                <w:vertAlign w:val="superscript"/>
                <w:lang w:val="id-ID"/>
              </w:rPr>
              <w:t>a</w:t>
            </w:r>
          </w:p>
        </w:tc>
        <w:tc>
          <w:tcPr>
            <w:tcW w:w="106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772</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764</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83291B" w:rsidRPr="00B27FCE" w:rsidRDefault="0083291B" w:rsidP="00833A9F">
            <w:pPr>
              <w:autoSpaceDE w:val="0"/>
              <w:autoSpaceDN w:val="0"/>
              <w:adjustRightInd w:val="0"/>
              <w:spacing w:after="0" w:line="240" w:lineRule="auto"/>
              <w:jc w:val="both"/>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3.11107</w:t>
            </w:r>
          </w:p>
        </w:tc>
      </w:tr>
      <w:tr w:rsidR="0083291B" w:rsidRPr="00B27FCE" w:rsidTr="00207CAC">
        <w:trPr>
          <w:cantSplit/>
          <w:tblHeader/>
          <w:jc w:val="center"/>
        </w:trPr>
        <w:tc>
          <w:tcPr>
            <w:tcW w:w="5667" w:type="dxa"/>
            <w:gridSpan w:val="5"/>
            <w:tcBorders>
              <w:top w:val="single" w:sz="4" w:space="0" w:color="auto"/>
              <w:left w:val="nil"/>
              <w:bottom w:val="nil"/>
              <w:right w:val="nil"/>
            </w:tcBorders>
            <w:shd w:val="clear" w:color="auto" w:fill="FFFFFF"/>
            <w:tcMar>
              <w:top w:w="30" w:type="dxa"/>
              <w:left w:w="30" w:type="dxa"/>
              <w:bottom w:w="30" w:type="dxa"/>
              <w:right w:w="30" w:type="dxa"/>
            </w:tcMar>
          </w:tcPr>
          <w:p w:rsidR="0083291B" w:rsidRPr="00B27FCE" w:rsidRDefault="0083291B" w:rsidP="00207CAC">
            <w:pPr>
              <w:autoSpaceDE w:val="0"/>
              <w:autoSpaceDN w:val="0"/>
              <w:adjustRightInd w:val="0"/>
              <w:spacing w:after="0" w:line="240" w:lineRule="auto"/>
              <w:rPr>
                <w:rFonts w:ascii="Times New Roman" w:hAnsi="Times New Roman" w:cs="Times New Roman"/>
                <w:color w:val="000000"/>
                <w:sz w:val="24"/>
                <w:szCs w:val="24"/>
                <w:lang w:val="id-ID"/>
              </w:rPr>
            </w:pPr>
            <w:r w:rsidRPr="00B27FCE">
              <w:rPr>
                <w:rFonts w:ascii="Times New Roman" w:hAnsi="Times New Roman" w:cs="Times New Roman"/>
                <w:color w:val="000000"/>
                <w:sz w:val="24"/>
                <w:szCs w:val="24"/>
                <w:lang w:val="id-ID"/>
              </w:rPr>
              <w:t>a. Predictors: (Constant), FEE AUDIT, ETIKA AUDIT</w:t>
            </w:r>
          </w:p>
        </w:tc>
      </w:tr>
      <w:tr w:rsidR="00207CAC" w:rsidRPr="00B27FCE" w:rsidTr="00DB7945">
        <w:trPr>
          <w:cantSplit/>
          <w:jc w:val="center"/>
        </w:trPr>
        <w:tc>
          <w:tcPr>
            <w:tcW w:w="5667" w:type="dxa"/>
            <w:gridSpan w:val="5"/>
            <w:tcBorders>
              <w:top w:val="nil"/>
              <w:left w:val="nil"/>
              <w:bottom w:val="nil"/>
              <w:right w:val="nil"/>
            </w:tcBorders>
            <w:shd w:val="clear" w:color="auto" w:fill="FFFFFF"/>
            <w:tcMar>
              <w:top w:w="30" w:type="dxa"/>
              <w:left w:w="30" w:type="dxa"/>
              <w:bottom w:w="30" w:type="dxa"/>
              <w:right w:w="30" w:type="dxa"/>
            </w:tcMar>
          </w:tcPr>
          <w:p w:rsidR="00207CAC" w:rsidRPr="00B27FCE" w:rsidRDefault="00207CAC" w:rsidP="00207CAC">
            <w:pPr>
              <w:autoSpaceDE w:val="0"/>
              <w:autoSpaceDN w:val="0"/>
              <w:adjustRightInd w:val="0"/>
              <w:spacing w:after="0" w:line="240" w:lineRule="auto"/>
              <w:rPr>
                <w:rFonts w:ascii="Times New Roman" w:hAnsi="Times New Roman" w:cs="Times New Roman"/>
                <w:sz w:val="24"/>
                <w:szCs w:val="24"/>
                <w:lang w:val="id-ID"/>
              </w:rPr>
            </w:pPr>
            <w:r w:rsidRPr="00B27FCE">
              <w:rPr>
                <w:rFonts w:ascii="Times New Roman" w:hAnsi="Times New Roman" w:cs="Times New Roman"/>
                <w:color w:val="000000"/>
                <w:sz w:val="24"/>
                <w:szCs w:val="24"/>
                <w:lang w:val="id-ID"/>
              </w:rPr>
              <w:t>b. Dependent Variable: KUALITAS AUDIT</w:t>
            </w:r>
          </w:p>
        </w:tc>
      </w:tr>
    </w:tbl>
    <w:p w:rsidR="0083291B" w:rsidRPr="00B27FCE" w:rsidRDefault="0083291B" w:rsidP="00833A9F">
      <w:pPr>
        <w:spacing w:line="240" w:lineRule="auto"/>
        <w:jc w:val="both"/>
        <w:rPr>
          <w:rFonts w:ascii="Times New Roman" w:hAnsi="Times New Roman" w:cs="Times New Roman"/>
          <w:b/>
          <w:sz w:val="24"/>
          <w:szCs w:val="24"/>
          <w:lang w:val="id-ID"/>
        </w:rPr>
      </w:pPr>
    </w:p>
    <w:p w:rsidR="0083291B" w:rsidRPr="00B27FCE" w:rsidRDefault="007440A5" w:rsidP="00A1652B">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Nilai adjusted</w:t>
      </w:r>
      <w:r w:rsidR="0083291B" w:rsidRPr="00B27FCE">
        <w:rPr>
          <w:rFonts w:ascii="Times New Roman" w:hAnsi="Times New Roman" w:cs="Times New Roman"/>
          <w:sz w:val="24"/>
          <w:szCs w:val="24"/>
          <w:lang w:val="id-ID"/>
        </w:rPr>
        <w:t xml:space="preserve"> R Square pada tabel 4.18 adalah sebesar 0,764 artinya 76,4%. Hal ini berarti variasi variabel dependen yang dapat disajikan oleh independen adalah sebesar 76,4%, sedangkan sisanya 23,6% dijelaskan oleh variabel lainnya yang tidak termasuk kedalam model regresi dalam penelitian ini. Sehingga dapat disimpulkan bahwa etika audit dan </w:t>
      </w:r>
      <w:r w:rsidR="0083291B" w:rsidRPr="00B27FCE">
        <w:rPr>
          <w:rFonts w:ascii="Times New Roman" w:hAnsi="Times New Roman" w:cs="Times New Roman"/>
          <w:i/>
          <w:sz w:val="24"/>
          <w:szCs w:val="24"/>
          <w:lang w:val="id-ID"/>
        </w:rPr>
        <w:t xml:space="preserve">fee </w:t>
      </w:r>
      <w:r w:rsidR="0083291B" w:rsidRPr="00B27FCE">
        <w:rPr>
          <w:rFonts w:ascii="Times New Roman" w:hAnsi="Times New Roman" w:cs="Times New Roman"/>
          <w:sz w:val="24"/>
          <w:szCs w:val="24"/>
          <w:lang w:val="id-ID"/>
        </w:rPr>
        <w:t>audit berpengaruh sebesar 76,4% terhadap kualitas audit, sedangkan sebasar 23,6% dipengaruhi oleh variabel lain yang tidak diteliti.</w:t>
      </w:r>
    </w:p>
    <w:p w:rsidR="0083291B" w:rsidRPr="00B27FCE" w:rsidRDefault="000636BB"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Pembahasan</w:t>
      </w:r>
    </w:p>
    <w:p w:rsidR="000636BB" w:rsidRPr="00B27FCE" w:rsidRDefault="00BB147C" w:rsidP="00A1652B">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hasil X1 dalam pengujian secara persial (uji t) terlihat bahwa nilai signifikan etika audit lebih kecil dibanding nilai α = 0,05 yaitu sebesar 0,000. Artinya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olak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erima. Maka dapat ditarik kesimpulan bahwa etika audit berpengaruh terhadap kualitas audit. Dengan demikian hipotesis pertama yang menyatakan etika audit berpengaruh positif terhadap kualitas audit diterima. Hasil penelitian ini menunjukkan hasil yang sama dari penelitian – penelitian terdahulu yang menunjukkan hasil positif terhadap kualitas audit. Seperti penelitian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bstract" : "The purpose of this study is to analyze the effect of competence, independence, time pressure, and ethics of auditors on the quality of audit. This research is expected to improve the quality of audit conducted by an auditor who has the competence and independence. The population used in this research are auditors who work in the public accountant office in jakarta of which is there are as many as 171 of respondents. This study used multiple regression analysis. The results of this study are (1) The competence has significant effect on the quality of audit, (2) The independence has significant effect on the quality of audit, (3) The time pressure has significant effect on the quality of audit, and (4) The ethics has significant effect on the quality of audit. The implication of this research for institution that is public accountant office as an evaluation on upon the performance of auditors to increase the competence, independence, time pressure, and ethics of auditors to produce a good quality of audit in terms of the disclosure of the financial statements and can help investors and other parties concerned to avoid the possibility of fraud by those who use the audit results.", "author" : [ { "dropping-particle" : "", "family" : "Kurnia", "given" : "Winda", "non-dropping-particle" : "", "parse-names" : false, "suffix" : "" }, { "dropping-particle" : "", "family" : "Khomsiyah", "given" : "", "non-dropping-particle" : "", "parse-names" : false, "suffix" : "" }, { "dropping-particle" : "", "family" : "Sofie", "given" : "", "non-dropping-particle" : "", "parse-names" : false, "suffix" : "" } ], "container-title" : "e-Journal Akuntansi Fakultas Ekonomi", "id" : "ITEM-1", "issue" : "2", "issued" : { "date-parts" : [ [ "2014" ] ] }, "page" : "49-67", "title" : "Pengaruh Kompetensi, Independensi, Tekanan Waktu, Dan Etika Auditor Terhadap Kualitas Audit", "type" : "article-journal", "volume" : "1" }, "uris" : [ "http://www.mendeley.com/documents/?uuid=aa419764-78ec-40a7-84a1-a2c26a30ee77" ] } ], "mendeley" : { "formattedCitation" : "(Kurnia et al., 2014)", "plainTextFormattedCitation" : "(Kurnia et al., 2014)", "previouslyFormattedCitation" : "(Kurnia et al.,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 xml:space="preserve">(Kurnia et </w:t>
      </w:r>
      <w:r w:rsidRPr="00B27FCE">
        <w:rPr>
          <w:rFonts w:ascii="Times New Roman" w:hAnsi="Times New Roman" w:cs="Times New Roman"/>
          <w:noProof/>
          <w:sz w:val="24"/>
          <w:szCs w:val="24"/>
          <w:lang w:val="id-ID"/>
        </w:rPr>
        <w:lastRenderedPageBreak/>
        <w:t>al.,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menunjukkan bahwa etika audit berpengaruh positif terhadap kualitas audit. Kemudian penelitian dari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bstract" : "Penelitian ini bertujuan untuk mengetahui (1) pengaruh independensi, etika dan standar audit terhadap kualitas audit (2) pengaruh independensi terhadap kualitas audit (3) pengaruh etika terhadap kualitas audit (4) prngaruh standar audit terhadap kualitas audit.Responden penelitian ini sebanyak 32 orang yang terdiri dari: Auditor Inspektorat Aceh. Metode yang digunakan adalah sensus, yaitu seluruh elemen populasi diselidiki satu persatu dalam pengumpulan data. Metode analisis yang digunakan adalah regresi linier berganda.Hasil penelitian menunjukkan bahwa: (1) independensi, etika dan standar audit secara bersama-sama berpengaruh terhadap kualitas audit (2) independensi, berpengaruh terhadap kualitas audit (3) etika berpengaruh terhadap kualitas audit (4) standar audit berpengaruh terhadap kualitas audit Kata", "author" : [ { "dropping-particle" : "", "family" : "Kadhafi", "given" : "Muhammad", "non-dropping-particle" : "", "parse-names" : false, "suffix" : "" }, { "dropping-particle" : "", "family" : "Nadirsyah", "given" : "", "non-dropping-particle" : "", "parse-names" : false, "suffix" : "" }, { "dropping-particle" : "", "family" : "Abdullah", "given" : "Syukriy", "non-dropping-particle" : "", "parse-names" : false, "suffix" : "" } ], "container-title" : "Jurnal Akuntansi Pascasarjana Universitas Syiah Kuala", "id" : "ITEM-1", "issue" : "1", "issued" : { "date-parts" : [ [ "2014" ] ] }, "page" : "93-103", "title" : "Pengaruh Independensi, Etika dan Standar Audit Terhadap Kualitas Audit Inspektorat Aceh", "type" : "article-journal", "volume" : "3" }, "uris" : [ "http://www.mendeley.com/documents/?uuid=c3dc5496-5b89-474c-8431-ffdc655503ad" ] } ], "mendeley" : { "formattedCitation" : "(Kadhafi et al., 2014)", "plainTextFormattedCitation" : "(Kadhafi et al., 2014)", "previouslyFormattedCitation" : "(Kadhafi et al.,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Kadhafi et al.,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dan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uthor" : [ { "dropping-particle" : "", "family" : "Yulianto", "given" : "Oki Prasanti ; Agung", "non-dropping-particle" : "", "parse-names" : false, "suffix" : "" } ], "container-title" : "Jurusan Akuntansi, Fakultas Ekonomi, Universitas Negeri Semarang, Indonesia", "id" : "ITEM-1", "issue" : "1", "issued" : { "date-parts" : [ [ "2017" ] ] }, "page" : "119-127", "title" : "The Influence of Time Budget Pressure , Auditor Ethics , Independence , and Task Complexity on Audit Quality with Organizational Commitment as Intervening Variable", "type" : "article-journal", "volume" : "6" }, "uris" : [ "http://www.mendeley.com/documents/?uuid=2628d3f2-2d24-4d37-a716-bbbd668e79ce" ] } ], "mendeley" : { "formattedCitation" : "(Yulianto, 2017)", "plainTextFormattedCitation" : "(Yulianto, 2017)", "previouslyFormattedCitation" : "(Yulianto, 2017)"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Yulianto, 2017)</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juga menunjukkan hasil bahwa etika audit berpengaruh positif dan signifikan secara statistik terhadap kualitas audit. Setiap akuntan publik juga diharuskan memegang teguh Etika Audit yang telah ditetapkan oleh Institusi Akuntan Publik Indonesia supaya keadaan persaingan yang tidak sehat dapat terhindarkan.Dengan menjunjung tinggi Etika Audit diharapkan tidak terjadi kecurangan diantara para akuntan publik, sehingga dapat memberikan opini auditor yang benar – benar sesuai dengan laporan keuangan yang disajikan oleh kliennya.</w:t>
      </w:r>
    </w:p>
    <w:p w:rsidR="00BB147C" w:rsidRPr="00B27FCE" w:rsidRDefault="00BB147C" w:rsidP="0033109A">
      <w:pPr>
        <w:spacing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Berdasarkan hasil X2 dalam pengujian secara persial (uji t) terlihat bahwa nilai signifikan </w:t>
      </w:r>
      <w:r w:rsidRPr="00B27FCE">
        <w:rPr>
          <w:rFonts w:ascii="Times New Roman" w:hAnsi="Times New Roman" w:cs="Times New Roman"/>
          <w:i/>
          <w:sz w:val="24"/>
          <w:szCs w:val="24"/>
          <w:lang w:val="id-ID"/>
        </w:rPr>
        <w:t xml:space="preserve">Fee </w:t>
      </w:r>
      <w:r w:rsidRPr="00B27FCE">
        <w:rPr>
          <w:rFonts w:ascii="Times New Roman" w:hAnsi="Times New Roman" w:cs="Times New Roman"/>
          <w:sz w:val="24"/>
          <w:szCs w:val="24"/>
          <w:lang w:val="id-ID"/>
        </w:rPr>
        <w:t>Audit lebih kecil dibandingkan nilai 0,05 yaitu sebesar 0,002. Artinya H</w:t>
      </w:r>
      <w:r w:rsidRPr="00B27FCE">
        <w:rPr>
          <w:rFonts w:ascii="Times New Roman" w:hAnsi="Times New Roman" w:cs="Times New Roman"/>
          <w:sz w:val="24"/>
          <w:szCs w:val="24"/>
          <w:vertAlign w:val="subscript"/>
          <w:lang w:val="id-ID"/>
        </w:rPr>
        <w:t>0</w:t>
      </w:r>
      <w:r w:rsidRPr="00B27FCE">
        <w:rPr>
          <w:rFonts w:ascii="Times New Roman" w:hAnsi="Times New Roman" w:cs="Times New Roman"/>
          <w:sz w:val="24"/>
          <w:szCs w:val="24"/>
          <w:lang w:val="id-ID"/>
        </w:rPr>
        <w:t xml:space="preserve"> ditolak H</w:t>
      </w:r>
      <w:r w:rsidRPr="00B27FCE">
        <w:rPr>
          <w:rFonts w:ascii="Times New Roman" w:hAnsi="Times New Roman" w:cs="Times New Roman"/>
          <w:sz w:val="24"/>
          <w:szCs w:val="24"/>
          <w:vertAlign w:val="subscript"/>
          <w:lang w:val="id-ID"/>
        </w:rPr>
        <w:t>a</w:t>
      </w:r>
      <w:r w:rsidRPr="00B27FCE">
        <w:rPr>
          <w:rFonts w:ascii="Times New Roman" w:hAnsi="Times New Roman" w:cs="Times New Roman"/>
          <w:sz w:val="24"/>
          <w:szCs w:val="24"/>
          <w:lang w:val="id-ID"/>
        </w:rPr>
        <w:t xml:space="preserve"> diterima. Dengan demikian dapat diambil kesimpulan bahwa hipotesis kedua memberikan pengaruh kepada variabel Y yaitu kualitas audit bagi auditor.Hasil ini didukung oleh penelitian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DOI" : "10.1016/j.sbspro.2014.11.083", "ISSN" : "18770428", "abstract" : "The purpose of this research is to determine the effect of auditor independence, audit tenure, and audit fee both partially and simultaneously on the audit quality. This research uses primary data collected through the distribution of questionnaires in audit firm listed in Capital Market Accountant Forum \u2013 FAPM in Indonesia. The population of research are senior auditor, supervisors, managers, and partners positions and worked on the audit firm member of FAPM. The results of this research show that in general auditor independence, audit tenure, and audit fee have a positive influence on audit quality. The test Coefficient of Determination result of 21.4% indicates that the audit quality can be explained by variations in auditor independence, audit tenure, and audit fee, while the remaining 78,6% is explained by other variables that are not used in this research, such as auditor's size, auditor's industry specialization, and audit risk. To improve the audit quality, Indonesian Institute of Public Accountants (IAPI) should set up an Independent Audit Review Boards and the recent mandatory rotation of audit partners and public accountant firm should follow the IFAC Code of Ethics for Professional Accountants revised in July 2009, which requires audit partner rotation every seven years for public interest entities.", "author" : [ { "dropping-particle" : "", "family" : "Rahmina", "given" : "Listya Yuniastuti", "non-dropping-particle" : "", "parse-names" : false, "suffix" : "" }, { "dropping-particle" : "", "family" : "Agoes", "given" : "Sukrisno", "non-dropping-particle" : "", "parse-names" : false, "suffix" : "" } ], "container-title" : "Procedia - Social and Behavioral Sciences", "id" : "ITEM-1", "issue" : "August", "issued" : { "date-parts" : [ [ "2014" ] ] }, "page" : "324-331", "publisher" : "Elsevier B.V.", "title" : "Influence of Auditor Independence, Audit Tenure, and Audit Fee on Audit Quality of Members of Capital Market Accountant Forum in Indonesia", "type" : "article-journal", "volume" : "164" }, "uris" : [ "http://www.mendeley.com/documents/?uuid=a8604571-af41-441a-9ce5-46bd62546638" ] } ], "mendeley" : { "formattedCitation" : "(Rahmina &amp; Agoes, 2014)", "plainTextFormattedCitation" : "(Rahmina &amp; Agoes, 2014)", "previouslyFormattedCitation" : "(Rahmina &amp; Agoes,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Rahmina &amp; Agoes,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uthor" : [ { "dropping-particle" : "", "family" : "Widhiyani", "given" : "K.Dwiyani Pratistha ; Ni Luh sari", "non-dropping-particle" : "", "parse-names" : false, "suffix" : "" } ], "container-title" : "E-Jurnal Akuntansi Universitas Udayana", "id" : "ITEM-1", "issue" : "2302-8556", "issued" : { "date-parts" : [ [ "2014" ] ] }, "page" : "419-428", "title" : "Pengaruh Indepedensi Auditor Dan Besaran Fee Audit Tehadap Kualitas Proses Audit", "type" : "article-journal", "volume" : "3" }, "uris" : [ "http://www.mendeley.com/documents/?uuid=09ad09e0-c97f-4d60-b9d6-82bc4538bb09" ] } ], "mendeley" : { "formattedCitation" : "(Widhiyani, 2014)", "plainTextFormattedCitation" : "(Widhiyani, 2014)", "previouslyFormattedCitation" : "(Widhiyani,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Widhiyani,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dan penelitian dari </w:t>
      </w:r>
      <w:r w:rsidR="000F2FB4" w:rsidRPr="00B27FCE">
        <w:rPr>
          <w:rFonts w:ascii="Times New Roman" w:hAnsi="Times New Roman" w:cs="Times New Roman"/>
          <w:sz w:val="24"/>
          <w:szCs w:val="24"/>
          <w:lang w:val="id-ID"/>
        </w:rPr>
        <w:fldChar w:fldCharType="begin" w:fldLock="1"/>
      </w:r>
      <w:r w:rsidRPr="00B27FCE">
        <w:rPr>
          <w:rFonts w:ascii="Times New Roman" w:hAnsi="Times New Roman" w:cs="Times New Roman"/>
          <w:sz w:val="24"/>
          <w:szCs w:val="24"/>
          <w:lang w:val="id-ID"/>
        </w:rPr>
        <w:instrText>ADDIN CSL_CITATION { "citationItems" : [ { "id" : "ITEM-1", "itemData" : { "abstract" : "Penelitian ini bertujuan untuk menguji pengaruh dari fee audit, audit tenure dan rotasi audit terhadap kualitas audit. Kualitas audit menggunakan proksi ukuran kantor akuntan publik, yang diukur dengan variabel dummy dengan menggunakan kelompok auditor KAP Big Four dan KAP Non Big four, tenure audit diukur dengan menghitung jumlah tahun dimana auditor yang sama telah melakukan perikatan dengan auditee, dan rotasi audit diukur dengan variabel dummy. Populasi dalam penelitian ini adalah perusahaan manufaktur go public yang terdaftar di Bursa Efek Indonesia tahun 2008-2012. Metode sampling dalam penelitian ini adalah purposive sampling. Jumlah total sampel penelitian ini adalah 645, setelah melalui tahap pengolahan data, terdapat 415 data outlier yang harus dikeluarkan dari sampel penelitian. Jadi, jumlah sampel akhir yang layak diobservasi yaitu 230 perusahaan. Teknik analisis yang digunakan adalah regresi logistik. Hasil analisis menunjukkan bahwa variabel fee audit, tenure audit, dan rotasi audit berpengaruh signifikan terhadap kualitas audit. Variabel fee audit berpengaruh positif terhadap kualitas audit, tenure audit berpengaruh terhadap kualitas audit dan rotasi audit berpengaruh terhadap kualitas audit.", "author" : [ { "dropping-particle" : "", "family" : "Rohman", "given" : "Margi Kurniasih ; Abdul", "non-dropping-particle" : "", "parse-names" : false, "suffix" : "" } ], "container-title" : "Diponegoro Journal of Accounting", "id" : "ITEM-1", "issue" : "3", "issued" : { "date-parts" : [ [ "2014" ] ] }, "page" : "1-9", "title" : "Pengaruh Fee Audit, Audit Tenure, Dan Rotasi Audit Terhadap Kualitas Audit", "type" : "article-journal", "volume" : "3" }, "uris" : [ "http://www.mendeley.com/documents/?uuid=11ddbdaf-2db5-475d-a912-354225adbd30" ] } ], "mendeley" : { "formattedCitation" : "(Rohman, 2014)", "plainTextFormattedCitation" : "(Rohman, 2014)", "previouslyFormattedCitation" : "(Rohman, 2014)" }, "properties" : { "noteIndex" : 0 }, "schema" : "https://github.com/citation-style-language/schema/raw/master/csl-citation.json" }</w:instrText>
      </w:r>
      <w:r w:rsidR="000F2FB4" w:rsidRPr="00B27FCE">
        <w:rPr>
          <w:rFonts w:ascii="Times New Roman" w:hAnsi="Times New Roman" w:cs="Times New Roman"/>
          <w:sz w:val="24"/>
          <w:szCs w:val="24"/>
          <w:lang w:val="id-ID"/>
        </w:rPr>
        <w:fldChar w:fldCharType="separate"/>
      </w:r>
      <w:r w:rsidRPr="00B27FCE">
        <w:rPr>
          <w:rFonts w:ascii="Times New Roman" w:hAnsi="Times New Roman" w:cs="Times New Roman"/>
          <w:noProof/>
          <w:sz w:val="24"/>
          <w:szCs w:val="24"/>
          <w:lang w:val="id-ID"/>
        </w:rPr>
        <w:t>(Rohman, 2014)</w:t>
      </w:r>
      <w:r w:rsidR="000F2FB4" w:rsidRPr="00B27FCE">
        <w:rPr>
          <w:rFonts w:ascii="Times New Roman" w:hAnsi="Times New Roman" w:cs="Times New Roman"/>
          <w:sz w:val="24"/>
          <w:szCs w:val="24"/>
          <w:lang w:val="id-ID"/>
        </w:rPr>
        <w:fldChar w:fldCharType="end"/>
      </w:r>
      <w:r w:rsidRPr="00B27FCE">
        <w:rPr>
          <w:rFonts w:ascii="Times New Roman" w:hAnsi="Times New Roman" w:cs="Times New Roman"/>
          <w:sz w:val="24"/>
          <w:szCs w:val="24"/>
          <w:lang w:val="id-ID"/>
        </w:rPr>
        <w:t xml:space="preserve"> yang menunjukkan hasil signifikan terhadap kualitas audit. Kondisi ini menggambarkan bahwa  semakin besar </w:t>
      </w:r>
      <w:r w:rsidRPr="00B27FCE">
        <w:rPr>
          <w:rFonts w:ascii="Times New Roman" w:hAnsi="Times New Roman" w:cs="Times New Roman"/>
          <w:i/>
          <w:sz w:val="24"/>
          <w:szCs w:val="24"/>
          <w:lang w:val="id-ID"/>
        </w:rPr>
        <w:t>fee</w:t>
      </w:r>
      <w:r w:rsidRPr="00B27FCE">
        <w:rPr>
          <w:rFonts w:ascii="Times New Roman" w:hAnsi="Times New Roman" w:cs="Times New Roman"/>
          <w:sz w:val="24"/>
          <w:szCs w:val="24"/>
          <w:lang w:val="id-ID"/>
        </w:rPr>
        <w:t xml:space="preserve"> audit yang diberikan oleh klien, maka akan semakin luas pula prosedur audit yang akan dilakukan oleh auditor tersebut, maka kualitas audit yang </w:t>
      </w:r>
      <w:r w:rsidR="0085080A" w:rsidRPr="00B27FCE">
        <w:rPr>
          <w:rFonts w:ascii="Times New Roman" w:hAnsi="Times New Roman" w:cs="Times New Roman"/>
          <w:sz w:val="24"/>
          <w:szCs w:val="24"/>
          <w:lang w:val="id-ID"/>
        </w:rPr>
        <w:t>dihasilkan</w:t>
      </w:r>
      <w:r w:rsidRPr="00B27FCE">
        <w:rPr>
          <w:rFonts w:ascii="Times New Roman" w:hAnsi="Times New Roman" w:cs="Times New Roman"/>
          <w:sz w:val="24"/>
          <w:szCs w:val="24"/>
          <w:lang w:val="id-ID"/>
        </w:rPr>
        <w:t xml:space="preserve"> akan sangat baik. Auditor dengan </w:t>
      </w:r>
      <w:r w:rsidRPr="00B27FCE">
        <w:rPr>
          <w:rFonts w:ascii="Times New Roman" w:hAnsi="Times New Roman" w:cs="Times New Roman"/>
          <w:i/>
          <w:sz w:val="24"/>
          <w:szCs w:val="24"/>
          <w:lang w:val="id-ID"/>
        </w:rPr>
        <w:t>fee</w:t>
      </w:r>
      <w:r w:rsidRPr="00B27FCE">
        <w:rPr>
          <w:rFonts w:ascii="Times New Roman" w:hAnsi="Times New Roman" w:cs="Times New Roman"/>
          <w:sz w:val="24"/>
          <w:szCs w:val="24"/>
          <w:lang w:val="id-ID"/>
        </w:rPr>
        <w:t xml:space="preserve"> audit atau biaya audit yang tinggi, pasti akan melakukan prosedur audit yang lebih luas serta mendalam terhadap sebuah perusahaan klien, sehingga kemungkinan atas kejanggalan-kejanggalan yang ada terhadap laporan keuangan klien dapat dengan mudah dan jelas terdeteksinya.</w:t>
      </w:r>
    </w:p>
    <w:p w:rsidR="0083291B" w:rsidRPr="00B27FCE" w:rsidRDefault="0083291B" w:rsidP="00833A9F">
      <w:pPr>
        <w:spacing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SIMPULAN</w:t>
      </w:r>
    </w:p>
    <w:p w:rsidR="00920D64" w:rsidRPr="00B27FCE" w:rsidRDefault="00920D64" w:rsidP="00833A9F">
      <w:pPr>
        <w:spacing w:line="240" w:lineRule="auto"/>
        <w:ind w:left="426" w:firstLine="294"/>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Berdasarkan hasil uji – uji yang diuraikan dalam pembahasan, maka penulis mengambil beberapa kesimpulan yaitu :</w:t>
      </w:r>
    </w:p>
    <w:p w:rsidR="00920D64" w:rsidRPr="00B27FCE" w:rsidRDefault="00920D64" w:rsidP="00833A9F">
      <w:pPr>
        <w:pStyle w:val="DaftarParagraf"/>
        <w:numPr>
          <w:ilvl w:val="0"/>
          <w:numId w:val="9"/>
        </w:numPr>
        <w:spacing w:line="240" w:lineRule="auto"/>
        <w:jc w:val="both"/>
        <w:rPr>
          <w:rFonts w:ascii="Times New Roman" w:hAnsi="Times New Roman" w:cs="Times New Roman"/>
          <w:sz w:val="24"/>
          <w:szCs w:val="24"/>
        </w:rPr>
      </w:pPr>
      <w:r w:rsidRPr="00B27FCE">
        <w:rPr>
          <w:rFonts w:ascii="Times New Roman" w:hAnsi="Times New Roman" w:cs="Times New Roman"/>
          <w:sz w:val="24"/>
          <w:szCs w:val="24"/>
        </w:rPr>
        <w:t>Etika Audit memberi pengaruh terhadap kualitas audit. Hal ini mendukung hasil penelitian yang diteliti oleh</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bstract" : "The purpose of this study is to analyze the effect of competence, independence, time pressure, and ethics of auditors on the quality of audit. This research is expected to improve the quality of audit conducted by an auditor who has the competence and independence. The population used in this research are auditors who work in the public accountant office in jakarta of which is there are as many as 171 of respondents. This study used multiple regression analysis. The results of this study are (1) The competence has significant effect on the quality of audit, (2) The independence has significant effect on the quality of audit, (3) The time pressure has significant effect on the quality of audit, and (4) The ethics has significant effect on the quality of audit. The implication of this research for institution that is public accountant office as an evaluation on upon the performance of auditors to increase the competence, independence, time pressure, and ethics of auditors to produce a good quality of audit in terms of the disclosure of the financial statements and can help investors and other parties concerned to avoid the possibility of fraud by those who use the audit results.", "author" : [ { "dropping-particle" : "", "family" : "Kurnia", "given" : "Winda", "non-dropping-particle" : "", "parse-names" : false, "suffix" : "" }, { "dropping-particle" : "", "family" : "Khomsiyah", "given" : "", "non-dropping-particle" : "", "parse-names" : false, "suffix" : "" }, { "dropping-particle" : "", "family" : "Sofie", "given" : "", "non-dropping-particle" : "", "parse-names" : false, "suffix" : "" } ], "container-title" : "e-Journal Akuntansi Fakultas Ekonomi", "id" : "ITEM-1", "issue" : "2", "issued" : { "date-parts" : [ [ "2014" ] ] }, "page" : "49-67", "title" : "Pengaruh Kompetensi, Independensi, Tekanan Waktu, Dan Etika Auditor Terhadap Kualitas Audit", "type" : "article-journal", "volume" : "1" }, "uris" : [ "http://www.mendeley.com/documents/?uuid=aa419764-78ec-40a7-84a1-a2c26a30ee77" ] } ], "mendeley" : { "formattedCitation" : "(Kurnia et al., 2014)", "plainTextFormattedCitation" : "(Kurnia et al., 2014)", "previouslyFormattedCitation" : "(Kurnia et al., 2014)"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Kurnia et al., 2014)</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dan penelitian</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bstract" : "Penelitian ini bertujuan untuk mengetahui (1) pengaruh independensi, etika dan standar audit terhadap kualitas audit (2) pengaruh independensi terhadap kualitas audit (3) pengaruh etika terhadap kualitas audit (4) prngaruh standar audit terhadap kualitas audit.Responden penelitian ini sebanyak 32 orang yang terdiri dari: Auditor Inspektorat Aceh. Metode yang digunakan adalah sensus, yaitu seluruh elemen populasi diselidiki satu persatu dalam pengumpulan data. Metode analisis yang digunakan adalah regresi linier berganda.Hasil penelitian menunjukkan bahwa: (1) independensi, etika dan standar audit secara bersama-sama berpengaruh terhadap kualitas audit (2) independensi, berpengaruh terhadap kualitas audit (3) etika berpengaruh terhadap kualitas audit (4) standar audit berpengaruh terhadap kualitas audit Kata", "author" : [ { "dropping-particle" : "", "family" : "Kadhafi", "given" : "Muhammad", "non-dropping-particle" : "", "parse-names" : false, "suffix" : "" }, { "dropping-particle" : "", "family" : "Nadirsyah", "given" : "", "non-dropping-particle" : "", "parse-names" : false, "suffix" : "" }, { "dropping-particle" : "", "family" : "Abdullah", "given" : "Syukriy", "non-dropping-particle" : "", "parse-names" : false, "suffix" : "" } ], "container-title" : "Jurnal Akuntansi Pascasarjana Universitas Syiah Kuala", "id" : "ITEM-1", "issue" : "1", "issued" : { "date-parts" : [ [ "2014" ] ] }, "page" : "93-103", "title" : "Pengaruh Independensi, Etika dan Standar Audit Terhadap Kualitas Audit Inspektorat Aceh", "type" : "article-journal", "volume" : "3" }, "uris" : [ "http://www.mendeley.com/documents/?uuid=c3dc5496-5b89-474c-8431-ffdc655503ad" ] } ], "mendeley" : { "formattedCitation" : "(Kadhafi et al., 2014)", "plainTextFormattedCitation" : "(Kadhafi et al., 2014)", "previouslyFormattedCitation" : "(Kadhafi et al., 2014)"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Kadhafi et al., 2014)</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serta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uthor" : [ { "dropping-particle" : "", "family" : "Yulianto", "given" : "Oki Prasanti ; Agung", "non-dropping-particle" : "", "parse-names" : false, "suffix" : "" } ], "container-title" : "Jurusan Akuntansi, Fakultas Ekonomi, Universitas Negeri Semarang, Indonesia", "id" : "ITEM-1", "issue" : "1", "issued" : { "date-parts" : [ [ "2017" ] ] }, "page" : "119-127", "title" : "The Influence of Time Budget Pressure , Auditor Ethics , Independence , and Task Complexity on Audit Quality with Organizational Commitment as Intervening Variable", "type" : "article-journal", "volume" : "6" }, "uris" : [ "http://www.mendeley.com/documents/?uuid=2628d3f2-2d24-4d37-a716-bbbd668e79ce" ] } ], "mendeley" : { "formattedCitation" : "(Yulianto, 2017)", "plainTextFormattedCitation" : "(Yulianto, 2017)", "previouslyFormattedCitation" : "(Yulianto, 2017)"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Yulianto, 2017)</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yang menunjukkan pengaruh positif terhadap opini audit.</w:t>
      </w:r>
    </w:p>
    <w:p w:rsidR="00920D64" w:rsidRPr="00B27FCE" w:rsidRDefault="00920D64" w:rsidP="00833A9F">
      <w:pPr>
        <w:pStyle w:val="DaftarParagraf"/>
        <w:numPr>
          <w:ilvl w:val="0"/>
          <w:numId w:val="9"/>
        </w:numPr>
        <w:spacing w:line="240" w:lineRule="auto"/>
        <w:jc w:val="both"/>
        <w:rPr>
          <w:rFonts w:ascii="Times New Roman" w:hAnsi="Times New Roman" w:cs="Times New Roman"/>
          <w:sz w:val="24"/>
          <w:szCs w:val="24"/>
        </w:rPr>
      </w:pPr>
      <w:r w:rsidRPr="00B27FCE">
        <w:rPr>
          <w:rFonts w:ascii="Times New Roman" w:hAnsi="Times New Roman" w:cs="Times New Roman"/>
          <w:i/>
          <w:sz w:val="24"/>
          <w:szCs w:val="24"/>
        </w:rPr>
        <w:t>Fee</w:t>
      </w:r>
      <w:r w:rsidRPr="00B27FCE">
        <w:rPr>
          <w:rFonts w:ascii="Times New Roman" w:hAnsi="Times New Roman" w:cs="Times New Roman"/>
          <w:sz w:val="24"/>
          <w:szCs w:val="24"/>
        </w:rPr>
        <w:t xml:space="preserve"> Audit memberikan pengaruh terhadap kualitas audit. Hipotesis ini mendukung penelitian terdahulu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DOI" : "10.1016/j.sbspro.2014.11.083", "ISSN" : "18770428", "abstract" : "The purpose of this research is to determine the effect of auditor independence, audit tenure, and audit fee both partially and simultaneously on the audit quality. This research uses primary data collected through the distribution of questionnaires in audit firm listed in Capital Market Accountant Forum \u2013 FAPM in Indonesia. The population of research are senior auditor, supervisors, managers, and partners positions and worked on the audit firm member of FAPM. The results of this research show that in general auditor independence, audit tenure, and audit fee have a positive influence on audit quality. The test Coefficient of Determination result of 21.4% indicates that the audit quality can be explained by variations in auditor independence, audit tenure, and audit fee, while the remaining 78,6% is explained by other variables that are not used in this research, such as auditor's size, auditor's industry specialization, and audit risk. To improve the audit quality, Indonesian Institute of Public Accountants (IAPI) should set up an Independent Audit Review Boards and the recent mandatory rotation of audit partners and public accountant firm should follow the IFAC Code of Ethics for Professional Accountants revised in July 2009, which requires audit partner rotation every seven years for public interest entities.", "author" : [ { "dropping-particle" : "", "family" : "Rahmina", "given" : "Listya Yuniastuti", "non-dropping-particle" : "", "parse-names" : false, "suffix" : "" }, { "dropping-particle" : "", "family" : "Agoes", "given" : "Sukrisno", "non-dropping-particle" : "", "parse-names" : false, "suffix" : "" } ], "container-title" : "Procedia - Social and Behavioral Sciences", "id" : "ITEM-1", "issue" : "August", "issued" : { "date-parts" : [ [ "2014" ] ] }, "page" : "324-331", "publisher" : "Elsevier B.V.", "title" : "Influence of Auditor Independence, Audit Tenure, and Audit Fee on Audit Quality of Members of Capital Market Accountant Forum in Indonesia", "type" : "article-journal", "volume" : "164" }, "uris" : [ "http://www.mendeley.com/documents/?uuid=a8604571-af41-441a-9ce5-46bd62546638" ] } ], "mendeley" : { "formattedCitation" : "(Rahmina &amp; Agoes, 2014)", "plainTextFormattedCitation" : "(Rahmina &amp; Agoes, 2014)", "previouslyFormattedCitation" : "(Rahmina &amp; Agoes, 2014)"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Rahmina &amp; Agoes, 2014)</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dan penelitian</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uthor" : [ { "dropping-particle" : "", "family" : "Widhiyani", "given" : "K.Dwiyani Pratistha ; Ni Luh sari", "non-dropping-particle" : "", "parse-names" : false, "suffix" : "" } ], "container-title" : "E-Jurnal Akuntansi Universitas Udayana", "id" : "ITEM-1", "issue" : "2302-8556", "issued" : { "date-parts" : [ [ "2014" ] ] }, "page" : "419-428", "title" : "Pengaruh Indepedensi Auditor Dan Besaran Fee Audit Tehadap Kualitas Proses Audit", "type" : "article-journal", "volume" : "3" }, "uris" : [ "http://www.mendeley.com/documents/?uuid=09ad09e0-c97f-4d60-b9d6-82bc4538bb09" ] } ], "mendeley" : { "formattedCitation" : "(Widhiyani, 2014)", "plainTextFormattedCitation" : "(Widhiyani, 2014)", "previouslyFormattedCitation" : "(Widhiyani, 2014)"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Widhiyani, 2014)</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 serta </w:t>
      </w:r>
      <w:r w:rsidR="000F2FB4" w:rsidRPr="00B27FCE">
        <w:rPr>
          <w:rFonts w:ascii="Times New Roman" w:hAnsi="Times New Roman" w:cs="Times New Roman"/>
          <w:sz w:val="24"/>
          <w:szCs w:val="24"/>
        </w:rPr>
        <w:fldChar w:fldCharType="begin" w:fldLock="1"/>
      </w:r>
      <w:r w:rsidRPr="00B27FCE">
        <w:rPr>
          <w:rFonts w:ascii="Times New Roman" w:hAnsi="Times New Roman" w:cs="Times New Roman"/>
          <w:sz w:val="24"/>
          <w:szCs w:val="24"/>
        </w:rPr>
        <w:instrText>ADDIN CSL_CITATION { "citationItems" : [ { "id" : "ITEM-1", "itemData" : { "abstract" : "Penelitian ini bertujuan untuk menguji pengaruh dari fee audit, audit tenure dan rotasi audit terhadap kualitas audit. Kualitas audit menggunakan proksi ukuran kantor akuntan publik, yang diukur dengan variabel dummy dengan menggunakan kelompok auditor KAP Big Four dan KAP Non Big four, tenure audit diukur dengan menghitung jumlah tahun dimana auditor yang sama telah melakukan perikatan dengan auditee, dan rotasi audit diukur dengan variabel dummy. Populasi dalam penelitian ini adalah perusahaan manufaktur go public yang terdaftar di Bursa Efek Indonesia tahun 2008-2012. Metode sampling dalam penelitian ini adalah purposive sampling. Jumlah total sampel penelitian ini adalah 645, setelah melalui tahap pengolahan data, terdapat 415 data outlier yang harus dikeluarkan dari sampel penelitian. Jadi, jumlah sampel akhir yang layak diobservasi yaitu 230 perusahaan. Teknik analisis yang digunakan adalah regresi logistik. Hasil analisis menunjukkan bahwa variabel fee audit, tenure audit, dan rotasi audit berpengaruh signifikan terhadap kualitas audit. Variabel fee audit berpengaruh positif terhadap kualitas audit, tenure audit berpengaruh terhadap kualitas audit dan rotasi audit berpengaruh terhadap kualitas audit.", "author" : [ { "dropping-particle" : "", "family" : "Rohman", "given" : "Margi Kurniasih ; Abdul", "non-dropping-particle" : "", "parse-names" : false, "suffix" : "" } ], "container-title" : "Diponegoro Journal of Accounting", "id" : "ITEM-1", "issue" : "3", "issued" : { "date-parts" : [ [ "2014" ] ] }, "page" : "1-9", "title" : "Pengaruh Fee Audit, Audit Tenure, Dan Rotasi Audit Terhadap Kualitas Audit", "type" : "article-journal", "volume" : "3" }, "uris" : [ "http://www.mendeley.com/documents/?uuid=11ddbdaf-2db5-475d-a912-354225adbd30" ] } ], "mendeley" : { "formattedCitation" : "(Rohman, 2014)", "plainTextFormattedCitation" : "(Rohman, 2014)", "previouslyFormattedCitation" : "(Rohman, 2014)" }, "properties" : { "noteIndex" : 0 }, "schema" : "https://github.com/citation-style-language/schema/raw/master/csl-citation.json" }</w:instrText>
      </w:r>
      <w:r w:rsidR="000F2FB4" w:rsidRPr="00B27FCE">
        <w:rPr>
          <w:rFonts w:ascii="Times New Roman" w:hAnsi="Times New Roman" w:cs="Times New Roman"/>
          <w:sz w:val="24"/>
          <w:szCs w:val="24"/>
        </w:rPr>
        <w:fldChar w:fldCharType="separate"/>
      </w:r>
      <w:r w:rsidRPr="00B27FCE">
        <w:rPr>
          <w:rFonts w:ascii="Times New Roman" w:hAnsi="Times New Roman" w:cs="Times New Roman"/>
          <w:noProof/>
          <w:sz w:val="24"/>
          <w:szCs w:val="24"/>
        </w:rPr>
        <w:t>(Rohman, 2014)</w:t>
      </w:r>
      <w:r w:rsidR="000F2FB4" w:rsidRPr="00B27FCE">
        <w:rPr>
          <w:rFonts w:ascii="Times New Roman" w:hAnsi="Times New Roman" w:cs="Times New Roman"/>
          <w:sz w:val="24"/>
          <w:szCs w:val="24"/>
        </w:rPr>
        <w:fldChar w:fldCharType="end"/>
      </w:r>
      <w:r w:rsidRPr="00B27FCE">
        <w:rPr>
          <w:rFonts w:ascii="Times New Roman" w:hAnsi="Times New Roman" w:cs="Times New Roman"/>
          <w:sz w:val="24"/>
          <w:szCs w:val="24"/>
        </w:rPr>
        <w:t xml:space="preserve">yang menunjukkan bahwa </w:t>
      </w:r>
      <w:r w:rsidRPr="00B27FCE">
        <w:rPr>
          <w:rFonts w:ascii="Times New Roman" w:hAnsi="Times New Roman" w:cs="Times New Roman"/>
          <w:i/>
          <w:sz w:val="24"/>
          <w:szCs w:val="24"/>
        </w:rPr>
        <w:t>fee</w:t>
      </w:r>
      <w:r w:rsidRPr="00B27FCE">
        <w:rPr>
          <w:rFonts w:ascii="Times New Roman" w:hAnsi="Times New Roman" w:cs="Times New Roman"/>
          <w:sz w:val="24"/>
          <w:szCs w:val="24"/>
        </w:rPr>
        <w:t xml:space="preserve"> audit memberikan pengaruh positif terhadap opini auditor.</w:t>
      </w:r>
    </w:p>
    <w:p w:rsidR="005D08B3" w:rsidRPr="00B27FCE" w:rsidRDefault="005D08B3" w:rsidP="00833A9F">
      <w:pPr>
        <w:spacing w:line="240" w:lineRule="auto"/>
        <w:jc w:val="both"/>
        <w:rPr>
          <w:rFonts w:ascii="Times New Roman" w:hAnsi="Times New Roman" w:cs="Times New Roman"/>
          <w:b/>
          <w:sz w:val="24"/>
          <w:szCs w:val="24"/>
          <w:lang w:val="id-ID"/>
        </w:rPr>
      </w:pPr>
    </w:p>
    <w:p w:rsidR="005D08B3" w:rsidRPr="00B27FCE" w:rsidRDefault="005D08B3" w:rsidP="0033109A">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UCAPAN TERIMA KASIH</w:t>
      </w:r>
    </w:p>
    <w:p w:rsidR="005D08B3" w:rsidRPr="00B27FCE" w:rsidRDefault="005D08B3" w:rsidP="00E04A8A">
      <w:pPr>
        <w:spacing w:after="0" w:line="240" w:lineRule="auto"/>
        <w:ind w:firstLine="720"/>
        <w:jc w:val="both"/>
        <w:rPr>
          <w:rFonts w:ascii="Times New Roman" w:hAnsi="Times New Roman" w:cs="Times New Roman"/>
          <w:sz w:val="24"/>
          <w:szCs w:val="24"/>
          <w:lang w:val="id-ID"/>
        </w:rPr>
      </w:pPr>
      <w:r w:rsidRPr="00B27FCE">
        <w:rPr>
          <w:rFonts w:ascii="Times New Roman" w:hAnsi="Times New Roman" w:cs="Times New Roman"/>
          <w:sz w:val="24"/>
          <w:szCs w:val="24"/>
          <w:lang w:val="id-ID"/>
        </w:rPr>
        <w:t xml:space="preserve">Syukur Alhamdulillah penulis ucapkan kepada </w:t>
      </w:r>
      <w:r w:rsidR="00EA4C09" w:rsidRPr="00B27FCE">
        <w:rPr>
          <w:rFonts w:ascii="Times New Roman" w:hAnsi="Times New Roman" w:cs="Times New Roman"/>
          <w:sz w:val="24"/>
          <w:szCs w:val="24"/>
          <w:lang w:val="id-ID"/>
        </w:rPr>
        <w:t xml:space="preserve">Allah SWT, yang telah memberikan rahmat dan hidayah-Nya. Pada kesempatan ini penulis ingin menyampaikan ucapan terima kasih yang tulus kepada pihak yang telah memberikan dukungan, bimbingan, semangan, motivasi, dan doa. Oleh karena itu dalam kesempatan ini penulis ingin mengucapkan terima kasih yang sebesar – besarnya </w:t>
      </w:r>
      <w:r w:rsidR="00EA4C09" w:rsidRPr="00B27FCE">
        <w:rPr>
          <w:rFonts w:ascii="Times New Roman" w:hAnsi="Times New Roman" w:cs="Times New Roman"/>
          <w:sz w:val="24"/>
          <w:szCs w:val="24"/>
          <w:lang w:val="id-ID"/>
        </w:rPr>
        <w:lastRenderedPageBreak/>
        <w:t>kepada ibuk Dewi Zulvia, SE, MM selaku dosen pembimbing dan kepada seluruh responden dari Kantor Akuntan Publik kota Padang.</w:t>
      </w:r>
    </w:p>
    <w:p w:rsidR="0033109A" w:rsidRPr="00B27FCE" w:rsidRDefault="0033109A" w:rsidP="0033109A">
      <w:pPr>
        <w:spacing w:after="0" w:line="240" w:lineRule="auto"/>
        <w:jc w:val="both"/>
        <w:rPr>
          <w:rFonts w:ascii="Times New Roman" w:hAnsi="Times New Roman" w:cs="Times New Roman"/>
          <w:sz w:val="24"/>
          <w:szCs w:val="24"/>
          <w:lang w:val="id-ID"/>
        </w:rPr>
      </w:pPr>
    </w:p>
    <w:p w:rsidR="00EA4C09" w:rsidRPr="00B27FCE" w:rsidRDefault="00EA4C09" w:rsidP="0033109A">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b/>
          <w:sz w:val="24"/>
          <w:szCs w:val="24"/>
          <w:lang w:val="id-ID"/>
        </w:rPr>
        <w:t>DAFTAR PUSTAKA</w:t>
      </w:r>
    </w:p>
    <w:p w:rsidR="00DD599A" w:rsidRPr="00B27FCE" w:rsidRDefault="000F2FB4"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sz w:val="24"/>
          <w:szCs w:val="24"/>
          <w:lang w:val="id-ID"/>
        </w:rPr>
        <w:fldChar w:fldCharType="begin" w:fldLock="1"/>
      </w:r>
      <w:r w:rsidR="00DD599A" w:rsidRPr="00B27FCE">
        <w:rPr>
          <w:rFonts w:ascii="Times New Roman" w:hAnsi="Times New Roman" w:cs="Times New Roman"/>
          <w:sz w:val="24"/>
          <w:szCs w:val="24"/>
          <w:lang w:val="id-ID"/>
        </w:rPr>
        <w:instrText xml:space="preserve">ADDIN Mendeley Bibliography CSL_BIBLIOGRAPHY </w:instrText>
      </w:r>
      <w:r w:rsidRPr="00B27FCE">
        <w:rPr>
          <w:rFonts w:ascii="Times New Roman" w:hAnsi="Times New Roman" w:cs="Times New Roman"/>
          <w:sz w:val="24"/>
          <w:szCs w:val="24"/>
          <w:lang w:val="id-ID"/>
        </w:rPr>
        <w:fldChar w:fldCharType="separate"/>
      </w:r>
      <w:r w:rsidR="00DD599A" w:rsidRPr="00B27FCE">
        <w:rPr>
          <w:rFonts w:ascii="Times New Roman" w:hAnsi="Times New Roman" w:cs="Times New Roman"/>
          <w:noProof/>
          <w:sz w:val="24"/>
          <w:szCs w:val="24"/>
          <w:lang w:val="id-ID"/>
        </w:rPr>
        <w:t xml:space="preserve">Abdullah, M. (2015). </w:t>
      </w:r>
      <w:r w:rsidR="00DD599A" w:rsidRPr="00B27FCE">
        <w:rPr>
          <w:rFonts w:ascii="Times New Roman" w:hAnsi="Times New Roman" w:cs="Times New Roman"/>
          <w:i/>
          <w:iCs/>
          <w:noProof/>
          <w:sz w:val="24"/>
          <w:szCs w:val="24"/>
          <w:lang w:val="id-ID"/>
        </w:rPr>
        <w:t>Metodologi Penelitian Kuantitatif</w:t>
      </w:r>
      <w:r w:rsidR="00DD599A" w:rsidRPr="00B27FCE">
        <w:rPr>
          <w:rFonts w:ascii="Times New Roman" w:hAnsi="Times New Roman" w:cs="Times New Roman"/>
          <w:noProof/>
          <w:sz w:val="24"/>
          <w:szCs w:val="24"/>
          <w:lang w:val="id-ID"/>
        </w:rPr>
        <w:t>.</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Aditya, M., &amp; Pradhana, B. (2015). Pengaruh Audit Fee, Going Concern, Financial Distress, Ukuran Perusahaan, Pergantian Manajemen Pada Pergantian Auditor. </w:t>
      </w:r>
      <w:r w:rsidRPr="00B27FCE">
        <w:rPr>
          <w:rFonts w:ascii="Times New Roman" w:hAnsi="Times New Roman" w:cs="Times New Roman"/>
          <w:i/>
          <w:iCs/>
          <w:noProof/>
          <w:sz w:val="24"/>
          <w:szCs w:val="24"/>
          <w:lang w:val="id-ID"/>
        </w:rPr>
        <w:t>E-Jurnal Akuntansi Universitas Udayan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3</w:t>
      </w:r>
      <w:r w:rsidRPr="00B27FCE">
        <w:rPr>
          <w:rFonts w:ascii="Times New Roman" w:hAnsi="Times New Roman" w:cs="Times New Roman"/>
          <w:noProof/>
          <w:sz w:val="24"/>
          <w:szCs w:val="24"/>
          <w:lang w:val="id-ID"/>
        </w:rPr>
        <w:t>, 713–729.</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Bougle, U. S. dan R. (2012). Research Methods for Business. </w:t>
      </w:r>
      <w:r w:rsidRPr="00B27FCE">
        <w:rPr>
          <w:rFonts w:ascii="Times New Roman" w:hAnsi="Times New Roman" w:cs="Times New Roman"/>
          <w:i/>
          <w:iCs/>
          <w:noProof/>
          <w:sz w:val="24"/>
          <w:szCs w:val="24"/>
          <w:lang w:val="id-ID"/>
        </w:rPr>
        <w:t>Schriften Des Forschungszentrum J�lich Reihe Energietechnik</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21</w:t>
      </w:r>
      <w:r w:rsidRPr="00B27FCE">
        <w:rPr>
          <w:rFonts w:ascii="Times New Roman" w:hAnsi="Times New Roman" w:cs="Times New Roman"/>
          <w:noProof/>
          <w:sz w:val="24"/>
          <w:szCs w:val="24"/>
          <w:lang w:val="id-ID"/>
        </w:rPr>
        <w:t>(November), 39. https://doi.org/10.1002/ejoc.201200111</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Datrina, N. L. A. S. L. K. (2017). Pengaruh Skeptisme Profesional , Independensi, Kompetensi, Etika, Dan Role Stress Auditor Terhadap Kualitas Audit Pada Kantor BPK RI Perwakilan Provinsi Bali. </w:t>
      </w:r>
      <w:r w:rsidRPr="00B27FCE">
        <w:rPr>
          <w:rFonts w:ascii="Times New Roman" w:hAnsi="Times New Roman" w:cs="Times New Roman"/>
          <w:i/>
          <w:iCs/>
          <w:noProof/>
          <w:sz w:val="24"/>
          <w:szCs w:val="24"/>
          <w:lang w:val="id-ID"/>
        </w:rPr>
        <w:t>Jurna Krisna (Kumpulan Riset Akuntansi)</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9</w:t>
      </w:r>
      <w:r w:rsidRPr="00B27FCE">
        <w:rPr>
          <w:rFonts w:ascii="Times New Roman" w:hAnsi="Times New Roman" w:cs="Times New Roman"/>
          <w:noProof/>
          <w:sz w:val="24"/>
          <w:szCs w:val="24"/>
          <w:lang w:val="id-ID"/>
        </w:rPr>
        <w:t>(2301–8879), 1–14. https://doi.org/DOI: 10.22225.KR.9.1.324.1-14</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Djatmiko, M. B., &amp; Rizkina, M. Z. H. (2014). Etika Profesi , Profesionalisme , Dan Kualitas Audit. </w:t>
      </w:r>
      <w:r w:rsidRPr="00B27FCE">
        <w:rPr>
          <w:rFonts w:ascii="Times New Roman" w:hAnsi="Times New Roman" w:cs="Times New Roman"/>
          <w:i/>
          <w:iCs/>
          <w:noProof/>
          <w:sz w:val="24"/>
          <w:szCs w:val="24"/>
          <w:lang w:val="id-ID"/>
        </w:rPr>
        <w:t>STAR - Study and Accounting Research</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XI</w:t>
      </w:r>
      <w:r w:rsidRPr="00B27FCE">
        <w:rPr>
          <w:rFonts w:ascii="Times New Roman" w:hAnsi="Times New Roman" w:cs="Times New Roman"/>
          <w:noProof/>
          <w:sz w:val="24"/>
          <w:szCs w:val="24"/>
          <w:lang w:val="id-ID"/>
        </w:rPr>
        <w:t>(2), 1–9.</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Duwi Priyatno. (2016). </w:t>
      </w:r>
      <w:r w:rsidRPr="00B27FCE">
        <w:rPr>
          <w:rFonts w:ascii="Times New Roman" w:hAnsi="Times New Roman" w:cs="Times New Roman"/>
          <w:i/>
          <w:iCs/>
          <w:noProof/>
          <w:sz w:val="24"/>
          <w:szCs w:val="24"/>
          <w:lang w:val="id-ID"/>
        </w:rPr>
        <w:t>Spss Hand Book Analisis Data, Olahan Data, &amp; Penyelesaian Kasus-Kasus Statistik</w:t>
      </w:r>
      <w:r w:rsidRPr="00B27FCE">
        <w:rPr>
          <w:rFonts w:ascii="Times New Roman" w:hAnsi="Times New Roman" w:cs="Times New Roman"/>
          <w:noProof/>
          <w:sz w:val="24"/>
          <w:szCs w:val="24"/>
          <w:lang w:val="id-ID"/>
        </w:rPr>
        <w:t>. Yogyakarta: Mediakom.</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Dyah Ayu Trihapsari. Indah Anisykurlillah. (2016). Pengaruh Etika, Indepedensi, Pengalaman Audit Dan Premature Sign Off Terhadap Kualitas Audit. </w:t>
      </w:r>
      <w:r w:rsidRPr="00B27FCE">
        <w:rPr>
          <w:rFonts w:ascii="Times New Roman" w:hAnsi="Times New Roman" w:cs="Times New Roman"/>
          <w:i/>
          <w:iCs/>
          <w:noProof/>
          <w:sz w:val="24"/>
          <w:szCs w:val="24"/>
          <w:lang w:val="id-ID"/>
        </w:rPr>
        <w:t>Jurnal Akuntansi, Fakultas Ekonomi, Universitas Negeri Semarang, Indonesi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5</w:t>
      </w:r>
      <w:r w:rsidRPr="00B27FCE">
        <w:rPr>
          <w:rFonts w:ascii="Times New Roman" w:hAnsi="Times New Roman" w:cs="Times New Roman"/>
          <w:noProof/>
          <w:sz w:val="24"/>
          <w:szCs w:val="24"/>
          <w:lang w:val="id-ID"/>
        </w:rPr>
        <w:t>(2252–6765), 1–7. https://doi.org/doi.org/10.15294/aaj.v5i1.9756</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Fransiska Kovinna &amp; Betri. (n.d.). Pengaruh Indepedensi, Pengalaman Kerja, Kompetensi, Dan Etika Auditor Terhadap Kualitas Audit (Studi Kasus Pada Kantor Akuntan Publik Di Kota Palembang), 1–14.</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Futri1, P. S., &amp; Juliarsa2, G. (2014). Pengaruh Indepedensi, Profesionalisme, Tingkat Pendidikan, Etika Profesi, Pengalaman Dan Kepuasan Kerja Auditor Pada Kualitas Audit Kantor Akuntan Publik Bali. </w:t>
      </w:r>
      <w:r w:rsidRPr="00B27FCE">
        <w:rPr>
          <w:rFonts w:ascii="Times New Roman" w:hAnsi="Times New Roman" w:cs="Times New Roman"/>
          <w:i/>
          <w:iCs/>
          <w:noProof/>
          <w:sz w:val="24"/>
          <w:szCs w:val="24"/>
          <w:lang w:val="id-ID"/>
        </w:rPr>
        <w:t>E-Jurnal Akuntansi Universitas Udayan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2</w:t>
      </w:r>
      <w:r w:rsidRPr="00B27FCE">
        <w:rPr>
          <w:rFonts w:ascii="Times New Roman" w:hAnsi="Times New Roman" w:cs="Times New Roman"/>
          <w:noProof/>
          <w:sz w:val="24"/>
          <w:szCs w:val="24"/>
          <w:lang w:val="id-ID"/>
        </w:rPr>
        <w:t>(2302–8556), 444–461.</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Ghozali, I. (2016). </w:t>
      </w:r>
      <w:r w:rsidRPr="00B27FCE">
        <w:rPr>
          <w:rFonts w:ascii="Times New Roman" w:hAnsi="Times New Roman" w:cs="Times New Roman"/>
          <w:i/>
          <w:iCs/>
          <w:noProof/>
          <w:sz w:val="24"/>
          <w:szCs w:val="24"/>
          <w:lang w:val="id-ID"/>
        </w:rPr>
        <w:t>Aplikasi Analisis Multivariete dengan program IBM SPSS 23</w:t>
      </w:r>
      <w:r w:rsidRPr="00B27FCE">
        <w:rPr>
          <w:rFonts w:ascii="Times New Roman" w:hAnsi="Times New Roman" w:cs="Times New Roman"/>
          <w:noProof/>
          <w:sz w:val="24"/>
          <w:szCs w:val="24"/>
          <w:lang w:val="id-ID"/>
        </w:rPr>
        <w:t>.</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Kadhafi, M., Nadirsyah, &amp; Abdullah, S. (2014). Pengaruh Independensi, Etika dan Standar Audit Terhadap Kualitas Audit Inspektorat Aceh. </w:t>
      </w:r>
      <w:r w:rsidRPr="00B27FCE">
        <w:rPr>
          <w:rFonts w:ascii="Times New Roman" w:hAnsi="Times New Roman" w:cs="Times New Roman"/>
          <w:i/>
          <w:iCs/>
          <w:noProof/>
          <w:sz w:val="24"/>
          <w:szCs w:val="24"/>
          <w:lang w:val="id-ID"/>
        </w:rPr>
        <w:t>Jurnal Akuntansi Pascasarjana Universitas Syiah Kual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3</w:t>
      </w:r>
      <w:r w:rsidRPr="00B27FCE">
        <w:rPr>
          <w:rFonts w:ascii="Times New Roman" w:hAnsi="Times New Roman" w:cs="Times New Roman"/>
          <w:noProof/>
          <w:sz w:val="24"/>
          <w:szCs w:val="24"/>
          <w:lang w:val="id-ID"/>
        </w:rPr>
        <w:t>(1), 93–103.</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Kurnia, W., Khomsiyah, &amp; Sofie. (2014). Pengaruh Kompetensi, Independensi, Tekanan Waktu, Dan Etika Auditor Terhadap Kualitas Audit. </w:t>
      </w:r>
      <w:r w:rsidRPr="00B27FCE">
        <w:rPr>
          <w:rFonts w:ascii="Times New Roman" w:hAnsi="Times New Roman" w:cs="Times New Roman"/>
          <w:i/>
          <w:iCs/>
          <w:noProof/>
          <w:sz w:val="24"/>
          <w:szCs w:val="24"/>
          <w:lang w:val="id-ID"/>
        </w:rPr>
        <w:t>E-Journal Akuntansi Fakultas Ekonomi</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1</w:t>
      </w:r>
      <w:r w:rsidRPr="00B27FCE">
        <w:rPr>
          <w:rFonts w:ascii="Times New Roman" w:hAnsi="Times New Roman" w:cs="Times New Roman"/>
          <w:noProof/>
          <w:sz w:val="24"/>
          <w:szCs w:val="24"/>
          <w:lang w:val="id-ID"/>
        </w:rPr>
        <w:t>(2), 49–67.</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Kusumawardani, D., &amp; Riduwan, A. (2017). Pengaruh Independensi, Audit Fee Dan Objektivitas Terhadap Kualitas Audit. </w:t>
      </w:r>
      <w:r w:rsidRPr="00B27FCE">
        <w:rPr>
          <w:rFonts w:ascii="Times New Roman" w:hAnsi="Times New Roman" w:cs="Times New Roman"/>
          <w:i/>
          <w:iCs/>
          <w:noProof/>
          <w:sz w:val="24"/>
          <w:szCs w:val="24"/>
          <w:lang w:val="id-ID"/>
        </w:rPr>
        <w:t>Jurnal Ilmu Dan Riset Akuntansi</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6</w:t>
      </w:r>
      <w:r w:rsidRPr="00B27FCE">
        <w:rPr>
          <w:rFonts w:ascii="Times New Roman" w:hAnsi="Times New Roman" w:cs="Times New Roman"/>
          <w:noProof/>
          <w:sz w:val="24"/>
          <w:szCs w:val="24"/>
          <w:lang w:val="id-ID"/>
        </w:rPr>
        <w:t>(1), 1–15.</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Muslih, Z. N. C. ; H. T. ; M. (2016). Pengaruh Etika Auditor Dan Fee Audit Terhadap Kualitas Audit (Studi Kasus Pada Kantor Akuntan Publik Di Wilayah Bandung). </w:t>
      </w:r>
      <w:r w:rsidRPr="00B27FCE">
        <w:rPr>
          <w:rFonts w:ascii="Times New Roman" w:hAnsi="Times New Roman" w:cs="Times New Roman"/>
          <w:i/>
          <w:iCs/>
          <w:noProof/>
          <w:sz w:val="24"/>
          <w:szCs w:val="24"/>
          <w:lang w:val="id-ID"/>
        </w:rPr>
        <w:t>E-Proceeding of Management</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3</w:t>
      </w:r>
      <w:r w:rsidRPr="00B27FCE">
        <w:rPr>
          <w:rFonts w:ascii="Times New Roman" w:hAnsi="Times New Roman" w:cs="Times New Roman"/>
          <w:noProof/>
          <w:sz w:val="24"/>
          <w:szCs w:val="24"/>
          <w:lang w:val="id-ID"/>
        </w:rPr>
        <w:t>(3), 3466–3474.</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Pramesti, I. G. A. R., &amp; Wiratmaja, I. D. N. (2017). Pengaruh Fee Audit, Profesionalisme Pada Kualitas Audit Dengan Kepuasan Kerja Sebagai </w:t>
      </w:r>
      <w:r w:rsidRPr="00B27FCE">
        <w:rPr>
          <w:rFonts w:ascii="Times New Roman" w:hAnsi="Times New Roman" w:cs="Times New Roman"/>
          <w:noProof/>
          <w:sz w:val="24"/>
          <w:szCs w:val="24"/>
          <w:lang w:val="id-ID"/>
        </w:rPr>
        <w:lastRenderedPageBreak/>
        <w:t xml:space="preserve">Pemediasi. </w:t>
      </w:r>
      <w:r w:rsidRPr="00B27FCE">
        <w:rPr>
          <w:rFonts w:ascii="Times New Roman" w:hAnsi="Times New Roman" w:cs="Times New Roman"/>
          <w:i/>
          <w:iCs/>
          <w:noProof/>
          <w:sz w:val="24"/>
          <w:szCs w:val="24"/>
          <w:lang w:val="id-ID"/>
        </w:rPr>
        <w:t>E-Jurnal Akuntansi Universitas Udayan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18</w:t>
      </w:r>
      <w:r w:rsidRPr="00B27FCE">
        <w:rPr>
          <w:rFonts w:ascii="Times New Roman" w:hAnsi="Times New Roman" w:cs="Times New Roman"/>
          <w:noProof/>
          <w:sz w:val="24"/>
          <w:szCs w:val="24"/>
          <w:lang w:val="id-ID"/>
        </w:rPr>
        <w:t>(1), 616–645.</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Priyatno, D. (2014). </w:t>
      </w:r>
      <w:r w:rsidRPr="00B27FCE">
        <w:rPr>
          <w:rFonts w:ascii="Times New Roman" w:hAnsi="Times New Roman" w:cs="Times New Roman"/>
          <w:i/>
          <w:iCs/>
          <w:noProof/>
          <w:sz w:val="24"/>
          <w:szCs w:val="24"/>
          <w:lang w:val="id-ID"/>
        </w:rPr>
        <w:t>Spss 22 Pengolahan Data Terpraktis</w:t>
      </w:r>
      <w:r w:rsidRPr="00B27FCE">
        <w:rPr>
          <w:rFonts w:ascii="Times New Roman" w:hAnsi="Times New Roman" w:cs="Times New Roman"/>
          <w:noProof/>
          <w:sz w:val="24"/>
          <w:szCs w:val="24"/>
          <w:lang w:val="id-ID"/>
        </w:rPr>
        <w:t>. (T. A. Prabawati, Ed.). Yogyakarta: ANDI.</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Rahayu, T., &amp; Suryono, B. (2016). Pengaruh Independensi Auditor , Etika Auditor , Dan Pengalaman Auditor Terhadap Kualitas Audit. </w:t>
      </w:r>
      <w:r w:rsidRPr="00B27FCE">
        <w:rPr>
          <w:rFonts w:ascii="Times New Roman" w:hAnsi="Times New Roman" w:cs="Times New Roman"/>
          <w:i/>
          <w:iCs/>
          <w:noProof/>
          <w:sz w:val="24"/>
          <w:szCs w:val="24"/>
          <w:lang w:val="id-ID"/>
        </w:rPr>
        <w:t>Jurnal Ilmu Dan Riset Akuntasi</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5</w:t>
      </w:r>
      <w:r w:rsidRPr="00B27FCE">
        <w:rPr>
          <w:rFonts w:ascii="Times New Roman" w:hAnsi="Times New Roman" w:cs="Times New Roman"/>
          <w:noProof/>
          <w:sz w:val="24"/>
          <w:szCs w:val="24"/>
          <w:lang w:val="id-ID"/>
        </w:rPr>
        <w:t>(2460–585), 1–16.</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Rahmina, L. Y., &amp; Agoes, S. (2014). Influence of Auditor Independence, Audit Tenure, and Audit Fee on Audit Quality of Members of Capital Market Accountant Forum in Indonesia. </w:t>
      </w:r>
      <w:r w:rsidRPr="00B27FCE">
        <w:rPr>
          <w:rFonts w:ascii="Times New Roman" w:hAnsi="Times New Roman" w:cs="Times New Roman"/>
          <w:i/>
          <w:iCs/>
          <w:noProof/>
          <w:sz w:val="24"/>
          <w:szCs w:val="24"/>
          <w:lang w:val="id-ID"/>
        </w:rPr>
        <w:t>Procedia - Social and Behavioral Sciences</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164</w:t>
      </w:r>
      <w:r w:rsidRPr="00B27FCE">
        <w:rPr>
          <w:rFonts w:ascii="Times New Roman" w:hAnsi="Times New Roman" w:cs="Times New Roman"/>
          <w:noProof/>
          <w:sz w:val="24"/>
          <w:szCs w:val="24"/>
          <w:lang w:val="id-ID"/>
        </w:rPr>
        <w:t>(August), 324–331. https://doi.org/10.1016/j.sbspro.2014.11.083</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Rohman, M. K. ; A. (2014). Pengaruh Fee Audit, Audit Tenure, Dan Rotasi Audit Terhadap Kualitas Audit. </w:t>
      </w:r>
      <w:r w:rsidRPr="00B27FCE">
        <w:rPr>
          <w:rFonts w:ascii="Times New Roman" w:hAnsi="Times New Roman" w:cs="Times New Roman"/>
          <w:i/>
          <w:iCs/>
          <w:noProof/>
          <w:sz w:val="24"/>
          <w:szCs w:val="24"/>
          <w:lang w:val="id-ID"/>
        </w:rPr>
        <w:t>Diponegoro Journal of Accounting</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3</w:t>
      </w:r>
      <w:r w:rsidRPr="00B27FCE">
        <w:rPr>
          <w:rFonts w:ascii="Times New Roman" w:hAnsi="Times New Roman" w:cs="Times New Roman"/>
          <w:noProof/>
          <w:sz w:val="24"/>
          <w:szCs w:val="24"/>
          <w:lang w:val="id-ID"/>
        </w:rPr>
        <w:t>(3), 1–9. Retrieved from http://ejournal-s1.undip.ac.id/index.php/accounting</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Sugiyono. (2017). </w:t>
      </w:r>
      <w:r w:rsidRPr="00B27FCE">
        <w:rPr>
          <w:rFonts w:ascii="Times New Roman" w:hAnsi="Times New Roman" w:cs="Times New Roman"/>
          <w:i/>
          <w:iCs/>
          <w:noProof/>
          <w:sz w:val="24"/>
          <w:szCs w:val="24"/>
          <w:lang w:val="id-ID"/>
        </w:rPr>
        <w:t>Metode Penelitian Kuantitatif, Kualitatif, dan R&amp;D</w:t>
      </w:r>
      <w:r w:rsidRPr="00B27FCE">
        <w:rPr>
          <w:rFonts w:ascii="Times New Roman" w:hAnsi="Times New Roman" w:cs="Times New Roman"/>
          <w:noProof/>
          <w:sz w:val="24"/>
          <w:szCs w:val="24"/>
          <w:lang w:val="id-ID"/>
        </w:rPr>
        <w:t>.</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B27FCE">
        <w:rPr>
          <w:rFonts w:ascii="Times New Roman" w:hAnsi="Times New Roman" w:cs="Times New Roman"/>
          <w:noProof/>
          <w:sz w:val="24"/>
          <w:szCs w:val="24"/>
          <w:lang w:val="id-ID"/>
        </w:rPr>
        <w:t xml:space="preserve">Widhiyani, K. D. P. ; N. L. sari. (2014). Pengaruh Indepedensi Auditor Dan Besaran Fee Audit Tehadap Kualitas Proses Audit. </w:t>
      </w:r>
      <w:r w:rsidRPr="00B27FCE">
        <w:rPr>
          <w:rFonts w:ascii="Times New Roman" w:hAnsi="Times New Roman" w:cs="Times New Roman"/>
          <w:i/>
          <w:iCs/>
          <w:noProof/>
          <w:sz w:val="24"/>
          <w:szCs w:val="24"/>
          <w:lang w:val="id-ID"/>
        </w:rPr>
        <w:t>E-Jurnal Akuntansi Universitas Udayan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3</w:t>
      </w:r>
      <w:r w:rsidRPr="00B27FCE">
        <w:rPr>
          <w:rFonts w:ascii="Times New Roman" w:hAnsi="Times New Roman" w:cs="Times New Roman"/>
          <w:noProof/>
          <w:sz w:val="24"/>
          <w:szCs w:val="24"/>
          <w:lang w:val="id-ID"/>
        </w:rPr>
        <w:t>(2302–8556), 419–428.</w:t>
      </w:r>
    </w:p>
    <w:p w:rsidR="00DD599A" w:rsidRPr="00B27FCE" w:rsidRDefault="00DD599A" w:rsidP="00401C60">
      <w:pPr>
        <w:widowControl w:val="0"/>
        <w:autoSpaceDE w:val="0"/>
        <w:autoSpaceDN w:val="0"/>
        <w:adjustRightInd w:val="0"/>
        <w:spacing w:after="0" w:line="240" w:lineRule="auto"/>
        <w:ind w:left="480" w:hanging="480"/>
        <w:jc w:val="both"/>
        <w:rPr>
          <w:rFonts w:ascii="Times New Roman" w:hAnsi="Times New Roman" w:cs="Times New Roman"/>
          <w:noProof/>
          <w:sz w:val="24"/>
          <w:lang w:val="id-ID"/>
        </w:rPr>
      </w:pPr>
      <w:r w:rsidRPr="00B27FCE">
        <w:rPr>
          <w:rFonts w:ascii="Times New Roman" w:hAnsi="Times New Roman" w:cs="Times New Roman"/>
          <w:noProof/>
          <w:sz w:val="24"/>
          <w:szCs w:val="24"/>
          <w:lang w:val="id-ID"/>
        </w:rPr>
        <w:t xml:space="preserve">Yulianto, O. P. ; A. (2017). The Influence of Time Budget Pressure , Auditor Ethics , Independence , and Task Complexity on Audit Quality with Organizational Commitment as Intervening Variable. </w:t>
      </w:r>
      <w:r w:rsidRPr="00B27FCE">
        <w:rPr>
          <w:rFonts w:ascii="Times New Roman" w:hAnsi="Times New Roman" w:cs="Times New Roman"/>
          <w:i/>
          <w:iCs/>
          <w:noProof/>
          <w:sz w:val="24"/>
          <w:szCs w:val="24"/>
          <w:lang w:val="id-ID"/>
        </w:rPr>
        <w:t>Jurusan Akuntansi, Fakultas Ekonomi, Universitas Negeri Semarang, Indonesia</w:t>
      </w:r>
      <w:r w:rsidRPr="00B27FCE">
        <w:rPr>
          <w:rFonts w:ascii="Times New Roman" w:hAnsi="Times New Roman" w:cs="Times New Roman"/>
          <w:noProof/>
          <w:sz w:val="24"/>
          <w:szCs w:val="24"/>
          <w:lang w:val="id-ID"/>
        </w:rPr>
        <w:t xml:space="preserve">, </w:t>
      </w:r>
      <w:r w:rsidRPr="00B27FCE">
        <w:rPr>
          <w:rFonts w:ascii="Times New Roman" w:hAnsi="Times New Roman" w:cs="Times New Roman"/>
          <w:i/>
          <w:iCs/>
          <w:noProof/>
          <w:sz w:val="24"/>
          <w:szCs w:val="24"/>
          <w:lang w:val="id-ID"/>
        </w:rPr>
        <w:t>6</w:t>
      </w:r>
      <w:r w:rsidRPr="00B27FCE">
        <w:rPr>
          <w:rFonts w:ascii="Times New Roman" w:hAnsi="Times New Roman" w:cs="Times New Roman"/>
          <w:noProof/>
          <w:sz w:val="24"/>
          <w:szCs w:val="24"/>
          <w:lang w:val="id-ID"/>
        </w:rPr>
        <w:t>(1), 119–127.</w:t>
      </w:r>
    </w:p>
    <w:p w:rsidR="00EA4C09" w:rsidRPr="00B27FCE" w:rsidRDefault="000F2FB4" w:rsidP="00401C60">
      <w:pPr>
        <w:spacing w:after="0" w:line="240" w:lineRule="auto"/>
        <w:jc w:val="both"/>
        <w:rPr>
          <w:rFonts w:ascii="Times New Roman" w:hAnsi="Times New Roman" w:cs="Times New Roman"/>
          <w:b/>
          <w:sz w:val="24"/>
          <w:szCs w:val="24"/>
          <w:lang w:val="id-ID"/>
        </w:rPr>
      </w:pPr>
      <w:r w:rsidRPr="00B27FCE">
        <w:rPr>
          <w:rFonts w:ascii="Times New Roman" w:hAnsi="Times New Roman" w:cs="Times New Roman"/>
          <w:sz w:val="24"/>
          <w:szCs w:val="24"/>
          <w:lang w:val="id-ID"/>
        </w:rPr>
        <w:fldChar w:fldCharType="end"/>
      </w:r>
    </w:p>
    <w:sectPr w:rsidR="00EA4C09" w:rsidRPr="00B27FCE" w:rsidSect="00FF089A">
      <w:footerReference w:type="default" r:id="rId10"/>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415E" w:rsidRDefault="0027415E" w:rsidP="00E1492D">
      <w:pPr>
        <w:spacing w:after="0" w:line="240" w:lineRule="auto"/>
      </w:pPr>
      <w:r>
        <w:separator/>
      </w:r>
    </w:p>
  </w:endnote>
  <w:endnote w:type="continuationSeparator" w:id="0">
    <w:p w:rsidR="0027415E" w:rsidRDefault="0027415E" w:rsidP="00E14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25017"/>
      <w:docPartObj>
        <w:docPartGallery w:val="Page Numbers (Bottom of Page)"/>
        <w:docPartUnique/>
      </w:docPartObj>
    </w:sdtPr>
    <w:sdtEndPr/>
    <w:sdtContent>
      <w:p w:rsidR="00B27FCE" w:rsidRDefault="00B27FCE">
        <w:pPr>
          <w:pStyle w:val="Foot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rsidR="00B27FCE" w:rsidRDefault="00B27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415E" w:rsidRDefault="0027415E" w:rsidP="00E1492D">
      <w:pPr>
        <w:spacing w:after="0" w:line="240" w:lineRule="auto"/>
      </w:pPr>
      <w:r>
        <w:separator/>
      </w:r>
    </w:p>
  </w:footnote>
  <w:footnote w:type="continuationSeparator" w:id="0">
    <w:p w:rsidR="0027415E" w:rsidRDefault="0027415E" w:rsidP="00E14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B2C20"/>
    <w:multiLevelType w:val="hybridMultilevel"/>
    <w:tmpl w:val="D6F4DD2E"/>
    <w:lvl w:ilvl="0" w:tplc="C39A5E5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294F7449"/>
    <w:multiLevelType w:val="hybridMultilevel"/>
    <w:tmpl w:val="37925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653C79"/>
    <w:multiLevelType w:val="hybridMultilevel"/>
    <w:tmpl w:val="CB54F842"/>
    <w:lvl w:ilvl="0" w:tplc="7E7265F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45063ED4"/>
    <w:multiLevelType w:val="hybridMultilevel"/>
    <w:tmpl w:val="383A7C74"/>
    <w:lvl w:ilvl="0" w:tplc="05F87E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4D27190E"/>
    <w:multiLevelType w:val="hybridMultilevel"/>
    <w:tmpl w:val="AAD2C864"/>
    <w:lvl w:ilvl="0" w:tplc="E57E990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66BB6595"/>
    <w:multiLevelType w:val="hybridMultilevel"/>
    <w:tmpl w:val="E65C0D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4B9296A"/>
    <w:multiLevelType w:val="hybridMultilevel"/>
    <w:tmpl w:val="F56E269C"/>
    <w:lvl w:ilvl="0" w:tplc="54E672C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76741E96"/>
    <w:multiLevelType w:val="multilevel"/>
    <w:tmpl w:val="A09AAC1C"/>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82F078D"/>
    <w:multiLevelType w:val="hybridMultilevel"/>
    <w:tmpl w:val="480C484A"/>
    <w:lvl w:ilvl="0" w:tplc="95E8902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
  </w:num>
  <w:num w:numId="2">
    <w:abstractNumId w:val="4"/>
  </w:num>
  <w:num w:numId="3">
    <w:abstractNumId w:val="0"/>
  </w:num>
  <w:num w:numId="4">
    <w:abstractNumId w:val="8"/>
  </w:num>
  <w:num w:numId="5">
    <w:abstractNumId w:val="5"/>
  </w:num>
  <w:num w:numId="6">
    <w:abstractNumId w:val="3"/>
  </w:num>
  <w:num w:numId="7">
    <w:abstractNumId w:val="2"/>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89A"/>
    <w:rsid w:val="0000596B"/>
    <w:rsid w:val="00012AA6"/>
    <w:rsid w:val="000636BB"/>
    <w:rsid w:val="000F2FB4"/>
    <w:rsid w:val="000F4E97"/>
    <w:rsid w:val="001F3CE2"/>
    <w:rsid w:val="00207CAC"/>
    <w:rsid w:val="0027415E"/>
    <w:rsid w:val="0033109A"/>
    <w:rsid w:val="0035752B"/>
    <w:rsid w:val="003643DA"/>
    <w:rsid w:val="00396F62"/>
    <w:rsid w:val="003B4F09"/>
    <w:rsid w:val="003B7EEB"/>
    <w:rsid w:val="003D1F51"/>
    <w:rsid w:val="0040170C"/>
    <w:rsid w:val="00401C60"/>
    <w:rsid w:val="0044407A"/>
    <w:rsid w:val="004C274F"/>
    <w:rsid w:val="004C4071"/>
    <w:rsid w:val="004D62AA"/>
    <w:rsid w:val="00584652"/>
    <w:rsid w:val="005D08B3"/>
    <w:rsid w:val="005E02F1"/>
    <w:rsid w:val="0061383C"/>
    <w:rsid w:val="0062578E"/>
    <w:rsid w:val="00640881"/>
    <w:rsid w:val="00667BE5"/>
    <w:rsid w:val="006977EE"/>
    <w:rsid w:val="007440A5"/>
    <w:rsid w:val="00804AF0"/>
    <w:rsid w:val="0083291B"/>
    <w:rsid w:val="00833A9F"/>
    <w:rsid w:val="0084715C"/>
    <w:rsid w:val="0085080A"/>
    <w:rsid w:val="0086172F"/>
    <w:rsid w:val="008A4158"/>
    <w:rsid w:val="008A6B06"/>
    <w:rsid w:val="008C5937"/>
    <w:rsid w:val="008D29BD"/>
    <w:rsid w:val="00920478"/>
    <w:rsid w:val="00920D64"/>
    <w:rsid w:val="00925EB4"/>
    <w:rsid w:val="00A1652B"/>
    <w:rsid w:val="00A57A65"/>
    <w:rsid w:val="00A61FD6"/>
    <w:rsid w:val="00B27FCE"/>
    <w:rsid w:val="00B70349"/>
    <w:rsid w:val="00BB147C"/>
    <w:rsid w:val="00BF2E76"/>
    <w:rsid w:val="00CF2BD4"/>
    <w:rsid w:val="00CF52C9"/>
    <w:rsid w:val="00D427DD"/>
    <w:rsid w:val="00DB7945"/>
    <w:rsid w:val="00DD599A"/>
    <w:rsid w:val="00E04A8A"/>
    <w:rsid w:val="00E1492D"/>
    <w:rsid w:val="00E22E32"/>
    <w:rsid w:val="00E50DD6"/>
    <w:rsid w:val="00EA4C09"/>
    <w:rsid w:val="00EA55F0"/>
    <w:rsid w:val="00F17EAA"/>
    <w:rsid w:val="00F272D1"/>
    <w:rsid w:val="00FA090B"/>
    <w:rsid w:val="00FD3E05"/>
    <w:rsid w:val="00FF08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1C58A5-9E57-4303-9DAA-2D64C54D8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089A"/>
    <w:rPr>
      <w:rFonts w:eastAsiaTheme="minorEastAsi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Heading 10,Heading 101,Heading 102,Heading 103"/>
    <w:basedOn w:val="Normal"/>
    <w:link w:val="DaftarParagrafKAR"/>
    <w:uiPriority w:val="34"/>
    <w:qFormat/>
    <w:rsid w:val="000F4E97"/>
    <w:pPr>
      <w:spacing w:after="0" w:line="360" w:lineRule="auto"/>
      <w:ind w:left="720"/>
      <w:contextualSpacing/>
    </w:pPr>
    <w:rPr>
      <w:rFonts w:eastAsiaTheme="minorHAnsi"/>
      <w:lang w:val="id-ID"/>
    </w:rPr>
  </w:style>
  <w:style w:type="character" w:customStyle="1" w:styleId="DaftarParagrafKAR">
    <w:name w:val="Daftar Paragraf KAR"/>
    <w:aliases w:val="Heading 10 KAR,Heading 101 KAR,Heading 102 KAR,Heading 103 KAR"/>
    <w:basedOn w:val="FontParagrafDefault"/>
    <w:link w:val="DaftarParagraf"/>
    <w:uiPriority w:val="34"/>
    <w:locked/>
    <w:rsid w:val="000F4E97"/>
    <w:rPr>
      <w:lang w:val="id-ID"/>
    </w:rPr>
  </w:style>
  <w:style w:type="paragraph" w:customStyle="1" w:styleId="Default">
    <w:name w:val="Default"/>
    <w:rsid w:val="000F4E97"/>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ListParagraph1">
    <w:name w:val="List Paragraph1"/>
    <w:basedOn w:val="Normal"/>
    <w:uiPriority w:val="34"/>
    <w:qFormat/>
    <w:rsid w:val="0086172F"/>
    <w:pPr>
      <w:ind w:left="720"/>
      <w:contextualSpacing/>
    </w:pPr>
  </w:style>
  <w:style w:type="table" w:styleId="KisiTabel">
    <w:name w:val="Table Grid"/>
    <w:basedOn w:val="TabelNormal"/>
    <w:uiPriority w:val="59"/>
    <w:rsid w:val="0086172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FontParagrafDefault"/>
    <w:uiPriority w:val="99"/>
    <w:unhideWhenUsed/>
    <w:rsid w:val="003B7EEB"/>
    <w:rPr>
      <w:color w:val="0000FF" w:themeColor="hyperlink"/>
      <w:u w:val="single"/>
    </w:rPr>
  </w:style>
  <w:style w:type="character" w:customStyle="1" w:styleId="apple-converted-space">
    <w:name w:val="apple-converted-space"/>
    <w:basedOn w:val="FontParagrafDefault"/>
    <w:rsid w:val="00B70349"/>
  </w:style>
  <w:style w:type="paragraph" w:styleId="Header">
    <w:name w:val="header"/>
    <w:basedOn w:val="Normal"/>
    <w:link w:val="HeaderKAR"/>
    <w:uiPriority w:val="99"/>
    <w:semiHidden/>
    <w:unhideWhenUsed/>
    <w:rsid w:val="00E1492D"/>
    <w:pPr>
      <w:tabs>
        <w:tab w:val="center" w:pos="4513"/>
        <w:tab w:val="right" w:pos="9026"/>
      </w:tabs>
      <w:spacing w:after="0" w:line="240" w:lineRule="auto"/>
    </w:pPr>
  </w:style>
  <w:style w:type="character" w:customStyle="1" w:styleId="HeaderKAR">
    <w:name w:val="Header KAR"/>
    <w:basedOn w:val="FontParagrafDefault"/>
    <w:link w:val="Header"/>
    <w:uiPriority w:val="99"/>
    <w:semiHidden/>
    <w:rsid w:val="00E1492D"/>
    <w:rPr>
      <w:rFonts w:eastAsiaTheme="minorEastAsia"/>
    </w:rPr>
  </w:style>
  <w:style w:type="paragraph" w:styleId="Footer">
    <w:name w:val="footer"/>
    <w:basedOn w:val="Normal"/>
    <w:link w:val="FooterKAR"/>
    <w:uiPriority w:val="99"/>
    <w:unhideWhenUsed/>
    <w:rsid w:val="00E1492D"/>
    <w:pPr>
      <w:tabs>
        <w:tab w:val="center" w:pos="4513"/>
        <w:tab w:val="right" w:pos="9026"/>
      </w:tabs>
      <w:spacing w:after="0" w:line="240" w:lineRule="auto"/>
    </w:pPr>
  </w:style>
  <w:style w:type="character" w:customStyle="1" w:styleId="FooterKAR">
    <w:name w:val="Footer KAR"/>
    <w:basedOn w:val="FontParagrafDefault"/>
    <w:link w:val="Footer"/>
    <w:uiPriority w:val="99"/>
    <w:rsid w:val="00E1492D"/>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sticahyani96.gc@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wizulvia@akbpsti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064F8-FEE8-4C3B-B427-AF2885955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387</Words>
  <Characters>8200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wi Zulvia</cp:lastModifiedBy>
  <cp:revision>2</cp:revision>
  <cp:lastPrinted>2019-01-12T05:12:00Z</cp:lastPrinted>
  <dcterms:created xsi:type="dcterms:W3CDTF">2019-02-02T01:33:00Z</dcterms:created>
  <dcterms:modified xsi:type="dcterms:W3CDTF">2019-02-0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a60ed2-454b-349f-b777-5edd5ae9b00a</vt:lpwstr>
  </property>
  <property fmtid="{D5CDD505-2E9C-101B-9397-08002B2CF9AE}" pid="24" name="Mendeley Citation Style_1">
    <vt:lpwstr>http://www.zotero.org/styles/apa</vt:lpwstr>
  </property>
</Properties>
</file>